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E7045" w:rsidRDefault="00F570C9" w:rsidP="000E7045">
      <w:pPr>
        <w:spacing w:line="360" w:lineRule="auto"/>
        <w:jc w:val="center"/>
        <w:rPr>
          <w:rFonts w:ascii="Times New Roman" w:hAnsi="Times New Roman" w:cs="Times New Roman"/>
          <w:sz w:val="24"/>
          <w:szCs w:val="24"/>
        </w:rPr>
      </w:pPr>
      <w:r w:rsidRPr="00292549">
        <w:rPr>
          <w:rFonts w:ascii="Times New Roman" w:hAnsi="Times New Roman" w:cs="Times New Roman"/>
          <w:sz w:val="24"/>
          <w:szCs w:val="24"/>
        </w:rPr>
        <w:t>CHAPTER I</w:t>
      </w:r>
    </w:p>
    <w:p w:rsidR="00B8288B" w:rsidRDefault="00DB7C32" w:rsidP="000E7045">
      <w:pPr>
        <w:spacing w:line="360" w:lineRule="auto"/>
        <w:jc w:val="center"/>
        <w:rPr>
          <w:rFonts w:ascii="Times New Roman" w:hAnsi="Times New Roman" w:cs="Times New Roman"/>
          <w:sz w:val="24"/>
          <w:szCs w:val="24"/>
        </w:rPr>
      </w:pPr>
      <w:r w:rsidRPr="00292549">
        <w:rPr>
          <w:rFonts w:ascii="Times New Roman" w:hAnsi="Times New Roman" w:cs="Times New Roman"/>
          <w:sz w:val="24"/>
          <w:szCs w:val="24"/>
        </w:rPr>
        <w:t>INTRODUCTION</w:t>
      </w:r>
    </w:p>
    <w:p w:rsidR="000E7045" w:rsidRPr="002A3AF4" w:rsidRDefault="000E7045" w:rsidP="000E7045">
      <w:pPr>
        <w:spacing w:line="360" w:lineRule="auto"/>
        <w:jc w:val="center"/>
        <w:rPr>
          <w:rFonts w:ascii="Times New Roman" w:hAnsi="Times New Roman" w:cs="Times New Roman"/>
          <w:sz w:val="8"/>
          <w:szCs w:val="24"/>
        </w:rPr>
      </w:pPr>
    </w:p>
    <w:p w:rsidR="00C97C58" w:rsidRPr="00292549" w:rsidRDefault="00C97C58" w:rsidP="00C97C58">
      <w:pPr>
        <w:spacing w:after="0" w:line="480" w:lineRule="auto"/>
        <w:ind w:firstLine="720"/>
        <w:jc w:val="both"/>
        <w:rPr>
          <w:rFonts w:ascii="Times New Roman" w:eastAsia="Times New Roman" w:hAnsi="Times New Roman" w:cs="Times New Roman"/>
          <w:sz w:val="24"/>
          <w:szCs w:val="24"/>
        </w:rPr>
      </w:pPr>
      <w:r w:rsidRPr="00292549">
        <w:rPr>
          <w:rFonts w:ascii="Times New Roman" w:eastAsia="Times New Roman" w:hAnsi="Times New Roman" w:cs="Times New Roman"/>
          <w:sz w:val="24"/>
          <w:szCs w:val="24"/>
        </w:rPr>
        <w:t>Time and money are usually at risk when it comes to deciding on putting up a website for a lot of organizations around the world, including no</w:t>
      </w:r>
      <w:r w:rsidR="00EB7705">
        <w:rPr>
          <w:rFonts w:ascii="Times New Roman" w:eastAsia="Times New Roman" w:hAnsi="Times New Roman" w:cs="Times New Roman"/>
          <w:sz w:val="24"/>
          <w:szCs w:val="24"/>
        </w:rPr>
        <w:t>n-government organizations (NGO</w:t>
      </w:r>
      <w:r w:rsidRPr="00292549">
        <w:rPr>
          <w:rFonts w:ascii="Times New Roman" w:eastAsia="Times New Roman" w:hAnsi="Times New Roman" w:cs="Times New Roman"/>
          <w:sz w:val="24"/>
          <w:szCs w:val="24"/>
        </w:rPr>
        <w:t xml:space="preserve">) based in high-income economies. Even local associations in low-income countries can benefit from having a website. It contributes to making one's organization look more professional when established to accommodate users especially partners and donors, providing them relevant information. It serves as a medium to reach out to the target audience which can be useful for communication. It provides users with their up-to-date contact details and address. More robust websites </w:t>
      </w:r>
      <w:r w:rsidR="004C4BAA" w:rsidRPr="00292549">
        <w:rPr>
          <w:rFonts w:ascii="Times New Roman" w:eastAsia="Times New Roman" w:hAnsi="Times New Roman" w:cs="Times New Roman"/>
          <w:sz w:val="24"/>
          <w:szCs w:val="24"/>
        </w:rPr>
        <w:t xml:space="preserve">feature </w:t>
      </w:r>
      <w:r w:rsidRPr="00292549">
        <w:rPr>
          <w:rFonts w:ascii="Times New Roman" w:eastAsia="Times New Roman" w:hAnsi="Times New Roman" w:cs="Times New Roman"/>
          <w:sz w:val="24"/>
          <w:szCs w:val="24"/>
        </w:rPr>
        <w:t>information about the organization, an overview of the projects they run, updates, reports, staff bios, and may be able to gather donations. One of its advantages is when a project audience can engage through the internet. The increasing legitimacy of an organization with a website can reflect positively on it (Brack, 2014).</w:t>
      </w:r>
    </w:p>
    <w:p w:rsidR="00C97C58" w:rsidRPr="00292549" w:rsidRDefault="00B91544" w:rsidP="00C97C58">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use of the internet by NGO</w:t>
      </w:r>
      <w:r w:rsidR="00C97C58" w:rsidRPr="00292549">
        <w:rPr>
          <w:rFonts w:ascii="Times New Roman" w:eastAsia="Times New Roman" w:hAnsi="Times New Roman" w:cs="Times New Roman"/>
          <w:sz w:val="24"/>
          <w:szCs w:val="24"/>
        </w:rPr>
        <w:t xml:space="preserve"> depic</w:t>
      </w:r>
      <w:r w:rsidR="006B3EC1">
        <w:rPr>
          <w:rFonts w:ascii="Times New Roman" w:eastAsia="Times New Roman" w:hAnsi="Times New Roman" w:cs="Times New Roman"/>
          <w:sz w:val="24"/>
          <w:szCs w:val="24"/>
        </w:rPr>
        <w:t>t</w:t>
      </w:r>
      <w:r w:rsidR="00C97C58" w:rsidRPr="00292549">
        <w:rPr>
          <w:rFonts w:ascii="Times New Roman" w:eastAsia="Times New Roman" w:hAnsi="Times New Roman" w:cs="Times New Roman"/>
          <w:sz w:val="24"/>
          <w:szCs w:val="24"/>
        </w:rPr>
        <w:t xml:space="preserve"> the flexibility of both entities. They have an association online for various reasons such as build awareness, reduce costs, raise funds, manage and disseminate information, and communicate with perso</w:t>
      </w:r>
      <w:r w:rsidR="00713706">
        <w:rPr>
          <w:rFonts w:ascii="Times New Roman" w:eastAsia="Times New Roman" w:hAnsi="Times New Roman" w:cs="Times New Roman"/>
          <w:sz w:val="24"/>
          <w:szCs w:val="24"/>
        </w:rPr>
        <w:t>nnel. In general, NGO</w:t>
      </w:r>
      <w:r w:rsidR="00044340" w:rsidRPr="00292549">
        <w:rPr>
          <w:rFonts w:ascii="Times New Roman" w:eastAsia="Times New Roman" w:hAnsi="Times New Roman" w:cs="Times New Roman"/>
          <w:sz w:val="24"/>
          <w:szCs w:val="24"/>
        </w:rPr>
        <w:t xml:space="preserve"> use</w:t>
      </w:r>
      <w:r w:rsidR="009524B8">
        <w:rPr>
          <w:rFonts w:ascii="Times New Roman" w:eastAsia="Times New Roman" w:hAnsi="Times New Roman" w:cs="Times New Roman"/>
          <w:sz w:val="24"/>
          <w:szCs w:val="24"/>
        </w:rPr>
        <w:t>s</w:t>
      </w:r>
      <w:r w:rsidR="00C97C58" w:rsidRPr="00292549">
        <w:rPr>
          <w:rFonts w:ascii="Times New Roman" w:eastAsia="Times New Roman" w:hAnsi="Times New Roman" w:cs="Times New Roman"/>
          <w:sz w:val="24"/>
          <w:szCs w:val="24"/>
        </w:rPr>
        <w:t xml:space="preserve"> the internet for information collation on their activities, for networking, for collaboration and partnerships, and for participation and exchange. They have both put up information for ot</w:t>
      </w:r>
      <w:r w:rsidR="005466AA" w:rsidRPr="00292549">
        <w:rPr>
          <w:rFonts w:ascii="Times New Roman" w:eastAsia="Times New Roman" w:hAnsi="Times New Roman" w:cs="Times New Roman"/>
          <w:sz w:val="24"/>
          <w:szCs w:val="24"/>
        </w:rPr>
        <w:t>hers to use, as well as access</w:t>
      </w:r>
      <w:r w:rsidR="00957EC2" w:rsidRPr="00292549">
        <w:rPr>
          <w:rFonts w:ascii="Times New Roman" w:eastAsia="Times New Roman" w:hAnsi="Times New Roman" w:cs="Times New Roman"/>
          <w:sz w:val="24"/>
          <w:szCs w:val="24"/>
        </w:rPr>
        <w:t xml:space="preserve"> the</w:t>
      </w:r>
      <w:r w:rsidR="00AD5227" w:rsidRPr="00292549">
        <w:rPr>
          <w:rFonts w:ascii="Times New Roman" w:eastAsia="Times New Roman" w:hAnsi="Times New Roman" w:cs="Times New Roman"/>
          <w:sz w:val="24"/>
          <w:szCs w:val="24"/>
        </w:rPr>
        <w:t xml:space="preserve"> information </w:t>
      </w:r>
      <w:r w:rsidR="00C97C58" w:rsidRPr="00292549">
        <w:rPr>
          <w:rFonts w:ascii="Times New Roman" w:eastAsia="Times New Roman" w:hAnsi="Times New Roman" w:cs="Times New Roman"/>
          <w:sz w:val="24"/>
          <w:szCs w:val="24"/>
        </w:rPr>
        <w:t xml:space="preserve">available on the internet. </w:t>
      </w:r>
      <w:r w:rsidR="007513EA" w:rsidRPr="00292549">
        <w:rPr>
          <w:rFonts w:ascii="Times New Roman" w:eastAsia="Times New Roman" w:hAnsi="Times New Roman" w:cs="Times New Roman"/>
          <w:sz w:val="24"/>
          <w:szCs w:val="24"/>
        </w:rPr>
        <w:t>They also use</w:t>
      </w:r>
      <w:r w:rsidR="00C97C58" w:rsidRPr="00292549">
        <w:rPr>
          <w:rFonts w:ascii="Times New Roman" w:eastAsia="Times New Roman" w:hAnsi="Times New Roman" w:cs="Times New Roman"/>
          <w:sz w:val="24"/>
          <w:szCs w:val="24"/>
        </w:rPr>
        <w:t xml:space="preserve"> the internet for networking of their advocacy, awareness building, </w:t>
      </w:r>
      <w:r w:rsidR="00C97C58" w:rsidRPr="00292549">
        <w:rPr>
          <w:rFonts w:ascii="Times New Roman" w:eastAsia="Times New Roman" w:hAnsi="Times New Roman" w:cs="Times New Roman"/>
          <w:sz w:val="24"/>
          <w:szCs w:val="24"/>
        </w:rPr>
        <w:lastRenderedPageBreak/>
        <w:t>consultancy, education, identifying resources, sensitization, impact analysis, knowledge creation, news, mutual support, and events information, project support, research, and training courses. The internet provides the standard platform for intensive collaboration and connections between organizations. It is only with practical communication and distribution of their activities and services that they can reach out to the</w:t>
      </w:r>
      <w:r w:rsidR="001349BB" w:rsidRPr="00292549">
        <w:rPr>
          <w:rFonts w:ascii="Times New Roman" w:eastAsia="Times New Roman" w:hAnsi="Times New Roman" w:cs="Times New Roman"/>
          <w:sz w:val="24"/>
          <w:szCs w:val="24"/>
        </w:rPr>
        <w:t>ir target audience. Using the internet is efficient</w:t>
      </w:r>
      <w:r w:rsidR="00C97C58" w:rsidRPr="00292549">
        <w:rPr>
          <w:rFonts w:ascii="Times New Roman" w:eastAsia="Times New Roman" w:hAnsi="Times New Roman" w:cs="Times New Roman"/>
          <w:sz w:val="24"/>
          <w:szCs w:val="24"/>
        </w:rPr>
        <w:t xml:space="preserve"> (Srinivas, 2015).</w:t>
      </w:r>
    </w:p>
    <w:p w:rsidR="00A80D64" w:rsidRPr="00292549" w:rsidRDefault="00C97C58" w:rsidP="00A80D64">
      <w:pPr>
        <w:autoSpaceDE w:val="0"/>
        <w:autoSpaceDN w:val="0"/>
        <w:adjustRightInd w:val="0"/>
        <w:spacing w:after="0" w:line="480" w:lineRule="auto"/>
        <w:ind w:firstLine="720"/>
        <w:contextualSpacing/>
        <w:jc w:val="both"/>
        <w:rPr>
          <w:rFonts w:ascii="Times New Roman" w:hAnsi="Times New Roman" w:cs="Times New Roman"/>
          <w:bCs/>
          <w:sz w:val="24"/>
          <w:szCs w:val="24"/>
        </w:rPr>
      </w:pPr>
      <w:r w:rsidRPr="00292549">
        <w:rPr>
          <w:rFonts w:ascii="Times New Roman" w:eastAsia="Times New Roman" w:hAnsi="Times New Roman" w:cs="Times New Roman"/>
          <w:sz w:val="24"/>
          <w:szCs w:val="24"/>
        </w:rPr>
        <w:t>T</w:t>
      </w:r>
      <w:r w:rsidR="0013601F">
        <w:rPr>
          <w:rFonts w:ascii="Times New Roman" w:hAnsi="Times New Roman" w:cs="Times New Roman"/>
          <w:bCs/>
          <w:sz w:val="24"/>
          <w:szCs w:val="24"/>
        </w:rPr>
        <w:t>he team developed</w:t>
      </w:r>
      <w:r w:rsidRPr="00292549">
        <w:rPr>
          <w:rFonts w:ascii="Times New Roman" w:hAnsi="Times New Roman" w:cs="Times New Roman"/>
          <w:bCs/>
          <w:sz w:val="24"/>
          <w:szCs w:val="24"/>
        </w:rPr>
        <w:t xml:space="preserve"> an application named, </w:t>
      </w:r>
      <w:r w:rsidR="00F85B1C" w:rsidRPr="00292549">
        <w:rPr>
          <w:rFonts w:ascii="Times New Roman" w:hAnsi="Times New Roman" w:cs="Times New Roman"/>
          <w:bCs/>
          <w:sz w:val="24"/>
          <w:szCs w:val="24"/>
        </w:rPr>
        <w:t>ASEAN Aid Map. This supports</w:t>
      </w:r>
      <w:r w:rsidR="00C95928">
        <w:rPr>
          <w:rFonts w:ascii="Times New Roman" w:hAnsi="Times New Roman" w:cs="Times New Roman"/>
          <w:bCs/>
          <w:sz w:val="24"/>
          <w:szCs w:val="24"/>
        </w:rPr>
        <w:t xml:space="preserve"> </w:t>
      </w:r>
      <w:r w:rsidR="000F57C1">
        <w:rPr>
          <w:rFonts w:ascii="Times New Roman" w:eastAsia="Times New Roman" w:hAnsi="Times New Roman" w:cs="Times New Roman"/>
          <w:sz w:val="24"/>
          <w:szCs w:val="24"/>
        </w:rPr>
        <w:t>the objectives of the NGO</w:t>
      </w:r>
      <w:r w:rsidRPr="00292549">
        <w:rPr>
          <w:rFonts w:ascii="Times New Roman" w:eastAsia="Times New Roman" w:hAnsi="Times New Roman" w:cs="Times New Roman"/>
          <w:sz w:val="24"/>
          <w:szCs w:val="24"/>
        </w:rPr>
        <w:t xml:space="preserve"> in the Association of Southeast Asian Nations (ASEAN), which is an economic cooperation and integration with a preferential trading arrangement and </w:t>
      </w:r>
      <w:r w:rsidRPr="00292549">
        <w:rPr>
          <w:rFonts w:ascii="Times New Roman" w:hAnsi="Times New Roman" w:cs="Times New Roman"/>
          <w:sz w:val="24"/>
          <w:szCs w:val="24"/>
        </w:rPr>
        <w:t>mainly foster regional peace, security, and industrial cooperation (Chia, 2013)</w:t>
      </w:r>
      <w:r w:rsidRPr="00292549">
        <w:t xml:space="preserve">, </w:t>
      </w:r>
      <w:r w:rsidRPr="00292549">
        <w:rPr>
          <w:rFonts w:ascii="Times New Roman" w:eastAsia="Times New Roman" w:hAnsi="Times New Roman" w:cs="Times New Roman"/>
          <w:sz w:val="24"/>
          <w:szCs w:val="24"/>
        </w:rPr>
        <w:t xml:space="preserve">with regards to their projects. </w:t>
      </w:r>
      <w:r w:rsidR="002C6917" w:rsidRPr="00292549">
        <w:rPr>
          <w:rFonts w:ascii="Times New Roman" w:hAnsi="Times New Roman" w:cs="Times New Roman"/>
          <w:bCs/>
          <w:sz w:val="24"/>
          <w:szCs w:val="24"/>
        </w:rPr>
        <w:t>The ASEAN Aid Map is</w:t>
      </w:r>
      <w:r w:rsidR="00787B70" w:rsidRPr="00292549">
        <w:rPr>
          <w:rFonts w:ascii="Times New Roman" w:hAnsi="Times New Roman" w:cs="Times New Roman"/>
          <w:bCs/>
          <w:sz w:val="24"/>
          <w:szCs w:val="24"/>
        </w:rPr>
        <w:t xml:space="preserve"> a</w:t>
      </w:r>
      <w:r w:rsidRPr="00292549">
        <w:rPr>
          <w:rFonts w:ascii="Times New Roman" w:hAnsi="Times New Roman" w:cs="Times New Roman"/>
          <w:bCs/>
          <w:sz w:val="24"/>
          <w:szCs w:val="24"/>
        </w:rPr>
        <w:t xml:space="preserve"> web-bas</w:t>
      </w:r>
      <w:r w:rsidR="00F86A40" w:rsidRPr="00292549">
        <w:rPr>
          <w:rFonts w:ascii="Times New Roman" w:hAnsi="Times New Roman" w:cs="Times New Roman"/>
          <w:bCs/>
          <w:sz w:val="24"/>
          <w:szCs w:val="24"/>
        </w:rPr>
        <w:t>ed application that improves</w:t>
      </w:r>
      <w:r w:rsidRPr="00292549">
        <w:rPr>
          <w:rFonts w:ascii="Times New Roman" w:hAnsi="Times New Roman" w:cs="Times New Roman"/>
          <w:bCs/>
          <w:sz w:val="24"/>
          <w:szCs w:val="24"/>
        </w:rPr>
        <w:t xml:space="preserve"> the promotion </w:t>
      </w:r>
      <w:r w:rsidR="00985398">
        <w:rPr>
          <w:rFonts w:ascii="Times New Roman" w:hAnsi="Times New Roman" w:cs="Times New Roman"/>
          <w:bCs/>
          <w:sz w:val="24"/>
          <w:szCs w:val="24"/>
        </w:rPr>
        <w:t>of the prepared</w:t>
      </w:r>
      <w:r w:rsidR="00CD7AAE">
        <w:rPr>
          <w:rFonts w:ascii="Times New Roman" w:hAnsi="Times New Roman" w:cs="Times New Roman"/>
          <w:bCs/>
          <w:sz w:val="24"/>
          <w:szCs w:val="24"/>
        </w:rPr>
        <w:t xml:space="preserve"> and approved</w:t>
      </w:r>
      <w:r w:rsidR="00985398">
        <w:rPr>
          <w:rFonts w:ascii="Times New Roman" w:hAnsi="Times New Roman" w:cs="Times New Roman"/>
          <w:bCs/>
          <w:sz w:val="24"/>
          <w:szCs w:val="24"/>
        </w:rPr>
        <w:t xml:space="preserve"> projects of NGO</w:t>
      </w:r>
      <w:r w:rsidRPr="00292549">
        <w:rPr>
          <w:rFonts w:ascii="Times New Roman" w:hAnsi="Times New Roman" w:cs="Times New Roman"/>
          <w:bCs/>
          <w:sz w:val="24"/>
          <w:szCs w:val="24"/>
        </w:rPr>
        <w:t xml:space="preserve"> in different ASEAN coun</w:t>
      </w:r>
      <w:r w:rsidR="00645DAB" w:rsidRPr="00292549">
        <w:rPr>
          <w:rFonts w:ascii="Times New Roman" w:hAnsi="Times New Roman" w:cs="Times New Roman"/>
          <w:bCs/>
          <w:sz w:val="24"/>
          <w:szCs w:val="24"/>
        </w:rPr>
        <w:t xml:space="preserve">tries. The application aids </w:t>
      </w:r>
      <w:r w:rsidRPr="00292549">
        <w:rPr>
          <w:rFonts w:ascii="Times New Roman" w:hAnsi="Times New Roman" w:cs="Times New Roman"/>
          <w:bCs/>
          <w:sz w:val="24"/>
          <w:szCs w:val="24"/>
        </w:rPr>
        <w:t>in strengthening the connection between ASEAN countries in fostering community progress. Through this, organizati</w:t>
      </w:r>
      <w:r w:rsidR="00392E6C" w:rsidRPr="00292549">
        <w:rPr>
          <w:rFonts w:ascii="Times New Roman" w:hAnsi="Times New Roman" w:cs="Times New Roman"/>
          <w:bCs/>
          <w:sz w:val="24"/>
          <w:szCs w:val="24"/>
        </w:rPr>
        <w:t xml:space="preserve">ons </w:t>
      </w:r>
      <w:r w:rsidRPr="00292549">
        <w:rPr>
          <w:rFonts w:ascii="Times New Roman" w:hAnsi="Times New Roman" w:cs="Times New Roman"/>
          <w:bCs/>
          <w:sz w:val="24"/>
          <w:szCs w:val="24"/>
        </w:rPr>
        <w:t>gain connections and collabor</w:t>
      </w:r>
      <w:r w:rsidR="00CF216F" w:rsidRPr="00292549">
        <w:rPr>
          <w:rFonts w:ascii="Times New Roman" w:hAnsi="Times New Roman" w:cs="Times New Roman"/>
          <w:bCs/>
          <w:sz w:val="24"/>
          <w:szCs w:val="24"/>
        </w:rPr>
        <w:t xml:space="preserve">ators. The application </w:t>
      </w:r>
      <w:r w:rsidR="00731D4E" w:rsidRPr="00292549">
        <w:rPr>
          <w:rFonts w:ascii="Times New Roman" w:hAnsi="Times New Roman" w:cs="Times New Roman"/>
          <w:bCs/>
          <w:sz w:val="24"/>
          <w:szCs w:val="24"/>
        </w:rPr>
        <w:t>helps in</w:t>
      </w:r>
      <w:r w:rsidR="00F27863">
        <w:rPr>
          <w:rFonts w:ascii="Times New Roman" w:hAnsi="Times New Roman" w:cs="Times New Roman"/>
          <w:bCs/>
          <w:sz w:val="24"/>
          <w:szCs w:val="24"/>
        </w:rPr>
        <w:t xml:space="preserve"> the interaction of various NGO</w:t>
      </w:r>
      <w:r w:rsidRPr="00292549">
        <w:rPr>
          <w:rFonts w:ascii="Times New Roman" w:hAnsi="Times New Roman" w:cs="Times New Roman"/>
          <w:bCs/>
          <w:sz w:val="24"/>
          <w:szCs w:val="24"/>
        </w:rPr>
        <w:t xml:space="preserve"> for a common go</w:t>
      </w:r>
      <w:r w:rsidR="00E66C53" w:rsidRPr="00292549">
        <w:rPr>
          <w:rFonts w:ascii="Times New Roman" w:hAnsi="Times New Roman" w:cs="Times New Roman"/>
          <w:bCs/>
          <w:sz w:val="24"/>
          <w:szCs w:val="24"/>
        </w:rPr>
        <w:t xml:space="preserve">al.  </w:t>
      </w:r>
      <w:r w:rsidR="00FD64EB" w:rsidRPr="00292549">
        <w:rPr>
          <w:rFonts w:ascii="Times New Roman" w:hAnsi="Times New Roman" w:cs="Times New Roman"/>
          <w:bCs/>
          <w:sz w:val="24"/>
          <w:szCs w:val="24"/>
        </w:rPr>
        <w:t>The application is intended</w:t>
      </w:r>
      <w:r w:rsidR="00EC34E3">
        <w:rPr>
          <w:rFonts w:ascii="Times New Roman" w:hAnsi="Times New Roman" w:cs="Times New Roman"/>
          <w:bCs/>
          <w:sz w:val="24"/>
          <w:szCs w:val="24"/>
        </w:rPr>
        <w:t xml:space="preserve"> for different ASEAN NGO</w:t>
      </w:r>
      <w:r w:rsidRPr="00292549">
        <w:rPr>
          <w:rFonts w:ascii="Times New Roman" w:hAnsi="Times New Roman" w:cs="Times New Roman"/>
          <w:bCs/>
          <w:sz w:val="24"/>
          <w:szCs w:val="24"/>
        </w:rPr>
        <w:t xml:space="preserve"> and also for the general p</w:t>
      </w:r>
      <w:r w:rsidR="00B65D64" w:rsidRPr="00292549">
        <w:rPr>
          <w:rFonts w:ascii="Times New Roman" w:hAnsi="Times New Roman" w:cs="Times New Roman"/>
          <w:bCs/>
          <w:sz w:val="24"/>
          <w:szCs w:val="24"/>
        </w:rPr>
        <w:t xml:space="preserve">ublic. This application is </w:t>
      </w:r>
      <w:r w:rsidRPr="00292549">
        <w:rPr>
          <w:rFonts w:ascii="Times New Roman" w:hAnsi="Times New Roman" w:cs="Times New Roman"/>
          <w:bCs/>
          <w:sz w:val="24"/>
          <w:szCs w:val="24"/>
        </w:rPr>
        <w:t>dev</w:t>
      </w:r>
      <w:r w:rsidR="00B65D64" w:rsidRPr="00292549">
        <w:rPr>
          <w:rFonts w:ascii="Times New Roman" w:hAnsi="Times New Roman" w:cs="Times New Roman"/>
          <w:bCs/>
          <w:sz w:val="24"/>
          <w:szCs w:val="24"/>
        </w:rPr>
        <w:t>elop</w:t>
      </w:r>
      <w:r w:rsidR="006E41BB" w:rsidRPr="00292549">
        <w:rPr>
          <w:rFonts w:ascii="Times New Roman" w:hAnsi="Times New Roman" w:cs="Times New Roman"/>
          <w:bCs/>
          <w:sz w:val="24"/>
          <w:szCs w:val="24"/>
        </w:rPr>
        <w:t>ed</w:t>
      </w:r>
      <w:r w:rsidRPr="00292549">
        <w:rPr>
          <w:rFonts w:ascii="Times New Roman" w:hAnsi="Times New Roman" w:cs="Times New Roman"/>
          <w:bCs/>
          <w:sz w:val="24"/>
          <w:szCs w:val="24"/>
        </w:rPr>
        <w:t xml:space="preserve"> using a JavaScript software stack called MEAN Stack. This makes use of MongoDB as the database platform, Express as the web server framework, AngularJS as the front-end web client framework, and Node.js as the server platform.</w:t>
      </w:r>
      <w:r w:rsidR="004D787D">
        <w:rPr>
          <w:rFonts w:ascii="Times New Roman" w:hAnsi="Times New Roman" w:cs="Times New Roman"/>
          <w:bCs/>
          <w:sz w:val="24"/>
          <w:szCs w:val="24"/>
        </w:rPr>
        <w:t xml:space="preserve">The tool helps in the connection of </w:t>
      </w:r>
      <w:r w:rsidR="00964245">
        <w:rPr>
          <w:rFonts w:ascii="Times New Roman" w:hAnsi="Times New Roman" w:cs="Times New Roman"/>
          <w:bCs/>
          <w:sz w:val="24"/>
          <w:szCs w:val="24"/>
        </w:rPr>
        <w:t>various</w:t>
      </w:r>
      <w:r w:rsidR="004D787D">
        <w:rPr>
          <w:rFonts w:ascii="Times New Roman" w:hAnsi="Times New Roman" w:cs="Times New Roman"/>
          <w:bCs/>
          <w:sz w:val="24"/>
          <w:szCs w:val="24"/>
        </w:rPr>
        <w:t xml:space="preserve"> modules in the application. </w:t>
      </w:r>
      <w:r w:rsidR="003C2C2A">
        <w:rPr>
          <w:rFonts w:ascii="Times New Roman" w:hAnsi="Times New Roman" w:cs="Times New Roman"/>
          <w:bCs/>
          <w:sz w:val="24"/>
          <w:szCs w:val="24"/>
        </w:rPr>
        <w:t xml:space="preserve">It </w:t>
      </w:r>
      <w:r w:rsidR="00CE4365">
        <w:rPr>
          <w:rFonts w:ascii="Times New Roman" w:hAnsi="Times New Roman" w:cs="Times New Roman"/>
          <w:bCs/>
          <w:sz w:val="24"/>
          <w:szCs w:val="24"/>
        </w:rPr>
        <w:t>supports the developer in the management and integration of models and functionalities of the application to</w:t>
      </w:r>
      <w:r w:rsidR="002A3AF4">
        <w:rPr>
          <w:rFonts w:ascii="Times New Roman" w:hAnsi="Times New Roman" w:cs="Times New Roman"/>
          <w:bCs/>
          <w:sz w:val="24"/>
          <w:szCs w:val="24"/>
        </w:rPr>
        <w:t xml:space="preserve"> </w:t>
      </w:r>
      <w:r w:rsidR="00C95928">
        <w:rPr>
          <w:rFonts w:ascii="Times New Roman" w:hAnsi="Times New Roman" w:cs="Times New Roman"/>
          <w:bCs/>
          <w:sz w:val="24"/>
          <w:szCs w:val="24"/>
        </w:rPr>
        <w:t>operate accordingly.</w:t>
      </w:r>
      <w:r w:rsidR="001F0CF5">
        <w:rPr>
          <w:rFonts w:ascii="Times New Roman" w:hAnsi="Times New Roman" w:cs="Times New Roman"/>
          <w:bCs/>
          <w:sz w:val="24"/>
          <w:szCs w:val="24"/>
        </w:rPr>
        <w:t xml:space="preserve"> </w:t>
      </w:r>
    </w:p>
    <w:p w:rsidR="00360207" w:rsidRPr="00292549" w:rsidRDefault="00360207" w:rsidP="00AA5208">
      <w:pPr>
        <w:pStyle w:val="ListParagraph"/>
        <w:numPr>
          <w:ilvl w:val="0"/>
          <w:numId w:val="2"/>
        </w:numPr>
        <w:tabs>
          <w:tab w:val="left" w:pos="720"/>
          <w:tab w:val="left" w:pos="770"/>
        </w:tabs>
        <w:autoSpaceDE w:val="0"/>
        <w:autoSpaceDN w:val="0"/>
        <w:adjustRightInd w:val="0"/>
        <w:spacing w:after="0" w:line="480" w:lineRule="auto"/>
        <w:ind w:left="770" w:hanging="770"/>
        <w:jc w:val="both"/>
        <w:rPr>
          <w:rFonts w:ascii="Times New Roman" w:hAnsi="Times New Roman" w:cs="Times New Roman"/>
          <w:bCs/>
          <w:sz w:val="24"/>
          <w:szCs w:val="24"/>
        </w:rPr>
      </w:pPr>
      <w:r w:rsidRPr="00292549">
        <w:rPr>
          <w:rFonts w:ascii="Times New Roman" w:hAnsi="Times New Roman" w:cs="Times New Roman"/>
          <w:bCs/>
          <w:sz w:val="24"/>
          <w:szCs w:val="24"/>
        </w:rPr>
        <w:lastRenderedPageBreak/>
        <w:t>Purpose</w:t>
      </w:r>
    </w:p>
    <w:p w:rsidR="00707269" w:rsidRPr="00292549" w:rsidRDefault="00EC3EF4" w:rsidP="00FF3AC5">
      <w:pPr>
        <w:tabs>
          <w:tab w:val="left" w:pos="660"/>
          <w:tab w:val="left" w:pos="770"/>
        </w:tabs>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team developed</w:t>
      </w:r>
      <w:r w:rsidR="009C6A6D">
        <w:rPr>
          <w:rFonts w:ascii="Times New Roman" w:hAnsi="Times New Roman" w:cs="Times New Roman"/>
          <w:sz w:val="24"/>
          <w:szCs w:val="24"/>
        </w:rPr>
        <w:t xml:space="preserve"> the</w:t>
      </w:r>
      <w:r w:rsidR="00FC2EA3" w:rsidRPr="00292549">
        <w:rPr>
          <w:rFonts w:ascii="Times New Roman" w:hAnsi="Times New Roman" w:cs="Times New Roman"/>
          <w:sz w:val="24"/>
          <w:szCs w:val="24"/>
        </w:rPr>
        <w:t xml:space="preserve"> ASEAN A</w:t>
      </w:r>
      <w:r w:rsidR="00BC64CA" w:rsidRPr="00292549">
        <w:rPr>
          <w:rFonts w:ascii="Times New Roman" w:hAnsi="Times New Roman" w:cs="Times New Roman"/>
          <w:sz w:val="24"/>
          <w:szCs w:val="24"/>
        </w:rPr>
        <w:t>id Map, a web application which aims</w:t>
      </w:r>
      <w:r w:rsidR="00FC2EA3" w:rsidRPr="00292549">
        <w:rPr>
          <w:rFonts w:ascii="Times New Roman" w:hAnsi="Times New Roman" w:cs="Times New Roman"/>
          <w:sz w:val="24"/>
          <w:szCs w:val="24"/>
        </w:rPr>
        <w:t xml:space="preserve"> to help var</w:t>
      </w:r>
      <w:r w:rsidR="004B710A">
        <w:rPr>
          <w:rFonts w:ascii="Times New Roman" w:hAnsi="Times New Roman" w:cs="Times New Roman"/>
          <w:sz w:val="24"/>
          <w:szCs w:val="24"/>
        </w:rPr>
        <w:t>ious NGO</w:t>
      </w:r>
      <w:r w:rsidR="00FF6AAF" w:rsidRPr="00292549">
        <w:rPr>
          <w:rFonts w:ascii="Times New Roman" w:hAnsi="Times New Roman" w:cs="Times New Roman"/>
          <w:sz w:val="24"/>
          <w:szCs w:val="24"/>
        </w:rPr>
        <w:t xml:space="preserve"> in ASEAN, and also </w:t>
      </w:r>
      <w:r w:rsidR="00FC2EA3" w:rsidRPr="00292549">
        <w:rPr>
          <w:rFonts w:ascii="Times New Roman" w:hAnsi="Times New Roman" w:cs="Times New Roman"/>
          <w:sz w:val="24"/>
          <w:szCs w:val="24"/>
        </w:rPr>
        <w:t>inform</w:t>
      </w:r>
      <w:r w:rsidR="00FF6AAF" w:rsidRPr="00292549">
        <w:rPr>
          <w:rFonts w:ascii="Times New Roman" w:hAnsi="Times New Roman" w:cs="Times New Roman"/>
          <w:sz w:val="24"/>
          <w:szCs w:val="24"/>
        </w:rPr>
        <w:t>s</w:t>
      </w:r>
      <w:r w:rsidR="00FC2EA3" w:rsidRPr="00292549">
        <w:rPr>
          <w:rFonts w:ascii="Times New Roman" w:hAnsi="Times New Roman" w:cs="Times New Roman"/>
          <w:sz w:val="24"/>
          <w:szCs w:val="24"/>
        </w:rPr>
        <w:t xml:space="preserve"> about the projects that they conduct th</w:t>
      </w:r>
      <w:r w:rsidR="00AB44CA" w:rsidRPr="00292549">
        <w:rPr>
          <w:rFonts w:ascii="Times New Roman" w:hAnsi="Times New Roman" w:cs="Times New Roman"/>
          <w:sz w:val="24"/>
          <w:szCs w:val="24"/>
        </w:rPr>
        <w:t>rough</w:t>
      </w:r>
      <w:r w:rsidR="00A116E3" w:rsidRPr="00292549">
        <w:rPr>
          <w:rFonts w:ascii="Times New Roman" w:hAnsi="Times New Roman" w:cs="Times New Roman"/>
          <w:sz w:val="24"/>
          <w:szCs w:val="24"/>
        </w:rPr>
        <w:t xml:space="preserve"> mapping. The following are the </w:t>
      </w:r>
      <w:r w:rsidR="00FC2EA3" w:rsidRPr="00292549">
        <w:rPr>
          <w:rFonts w:ascii="Times New Roman" w:hAnsi="Times New Roman" w:cs="Times New Roman"/>
          <w:sz w:val="24"/>
          <w:szCs w:val="24"/>
        </w:rPr>
        <w:t>purposes of the team in developing this application:</w:t>
      </w:r>
    </w:p>
    <w:p w:rsidR="008B349A" w:rsidRPr="00292549" w:rsidRDefault="002F39B2" w:rsidP="00B574BA">
      <w:pPr>
        <w:pStyle w:val="ListParagraph"/>
        <w:numPr>
          <w:ilvl w:val="0"/>
          <w:numId w:val="3"/>
        </w:numPr>
        <w:tabs>
          <w:tab w:val="left" w:pos="810"/>
          <w:tab w:val="left" w:pos="900"/>
          <w:tab w:val="left" w:pos="1710"/>
        </w:tabs>
        <w:autoSpaceDE w:val="0"/>
        <w:autoSpaceDN w:val="0"/>
        <w:adjustRightInd w:val="0"/>
        <w:spacing w:after="0" w:line="480" w:lineRule="auto"/>
        <w:ind w:left="810" w:firstLine="0"/>
        <w:jc w:val="both"/>
        <w:rPr>
          <w:rFonts w:ascii="Times New Roman" w:hAnsi="Times New Roman" w:cs="Times New Roman"/>
          <w:bCs/>
          <w:sz w:val="24"/>
          <w:szCs w:val="24"/>
        </w:rPr>
      </w:pPr>
      <w:r w:rsidRPr="00292549">
        <w:rPr>
          <w:rFonts w:ascii="Times New Roman" w:hAnsi="Times New Roman" w:cs="Times New Roman"/>
          <w:bCs/>
          <w:sz w:val="24"/>
          <w:szCs w:val="24"/>
        </w:rPr>
        <w:t>To Improve Information D</w:t>
      </w:r>
      <w:r w:rsidR="00402F22" w:rsidRPr="00292549">
        <w:rPr>
          <w:rFonts w:ascii="Times New Roman" w:hAnsi="Times New Roman" w:cs="Times New Roman"/>
          <w:bCs/>
          <w:sz w:val="24"/>
          <w:szCs w:val="24"/>
        </w:rPr>
        <w:t xml:space="preserve">issemination </w:t>
      </w:r>
      <w:r w:rsidR="00F23189" w:rsidRPr="00292549">
        <w:rPr>
          <w:rFonts w:ascii="Times New Roman" w:hAnsi="Times New Roman" w:cs="Times New Roman"/>
          <w:bCs/>
          <w:sz w:val="24"/>
          <w:szCs w:val="24"/>
        </w:rPr>
        <w:t xml:space="preserve">of </w:t>
      </w:r>
      <w:r w:rsidRPr="00292549">
        <w:rPr>
          <w:rFonts w:ascii="Times New Roman" w:hAnsi="Times New Roman" w:cs="Times New Roman"/>
          <w:sz w:val="24"/>
          <w:szCs w:val="24"/>
        </w:rPr>
        <w:t>D</w:t>
      </w:r>
      <w:r w:rsidR="008B349A" w:rsidRPr="00292549">
        <w:rPr>
          <w:rFonts w:ascii="Times New Roman" w:hAnsi="Times New Roman" w:cs="Times New Roman"/>
          <w:sz w:val="24"/>
          <w:szCs w:val="24"/>
        </w:rPr>
        <w:t>if</w:t>
      </w:r>
      <w:r w:rsidR="00217A87" w:rsidRPr="00292549">
        <w:rPr>
          <w:rFonts w:ascii="Times New Roman" w:hAnsi="Times New Roman" w:cs="Times New Roman"/>
          <w:sz w:val="24"/>
          <w:szCs w:val="24"/>
        </w:rPr>
        <w:t>ferent NGO Projects</w:t>
      </w:r>
    </w:p>
    <w:p w:rsidR="00ED3565" w:rsidRPr="00292549" w:rsidRDefault="00ED3565" w:rsidP="005404F7">
      <w:pPr>
        <w:tabs>
          <w:tab w:val="left" w:pos="1728"/>
          <w:tab w:val="left" w:pos="1760"/>
        </w:tabs>
        <w:autoSpaceDE w:val="0"/>
        <w:autoSpaceDN w:val="0"/>
        <w:adjustRightInd w:val="0"/>
        <w:spacing w:after="0" w:line="480" w:lineRule="auto"/>
        <w:ind w:left="810"/>
        <w:contextualSpacing/>
        <w:jc w:val="both"/>
        <w:rPr>
          <w:rFonts w:ascii="Times New Roman" w:hAnsi="Times New Roman" w:cs="Times New Roman"/>
          <w:bCs/>
          <w:sz w:val="24"/>
          <w:szCs w:val="24"/>
        </w:rPr>
      </w:pPr>
      <w:r w:rsidRPr="00292549">
        <w:rPr>
          <w:rFonts w:ascii="Times New Roman" w:hAnsi="Times New Roman" w:cs="Times New Roman"/>
          <w:sz w:val="24"/>
          <w:szCs w:val="24"/>
        </w:rPr>
        <w:tab/>
      </w:r>
      <w:r w:rsidR="001051A4" w:rsidRPr="00292549">
        <w:rPr>
          <w:rFonts w:ascii="Times New Roman" w:hAnsi="Times New Roman" w:cs="Times New Roman"/>
          <w:sz w:val="24"/>
          <w:szCs w:val="24"/>
        </w:rPr>
        <w:t>In the profile of the organizations are the lists of their projects (ongoing or completed). It provides a project profile which contains details about the projects like description, timeline, budget, project collaborators, sector focus, and contact information. These</w:t>
      </w:r>
      <w:r w:rsidR="00364AA9" w:rsidRPr="00292549">
        <w:rPr>
          <w:rFonts w:ascii="Times New Roman" w:hAnsi="Times New Roman" w:cs="Times New Roman"/>
          <w:sz w:val="24"/>
          <w:szCs w:val="24"/>
        </w:rPr>
        <w:t xml:space="preserve"> contents are available</w:t>
      </w:r>
      <w:r w:rsidR="001051A4" w:rsidRPr="00292549">
        <w:rPr>
          <w:rFonts w:ascii="Times New Roman" w:hAnsi="Times New Roman" w:cs="Times New Roman"/>
          <w:sz w:val="24"/>
          <w:szCs w:val="24"/>
        </w:rPr>
        <w:t xml:space="preserve"> to the public, and to other users</w:t>
      </w:r>
      <w:r w:rsidR="00BA57BB" w:rsidRPr="00292549">
        <w:rPr>
          <w:rFonts w:ascii="Times New Roman" w:hAnsi="Times New Roman" w:cs="Times New Roman"/>
          <w:sz w:val="24"/>
          <w:szCs w:val="24"/>
        </w:rPr>
        <w:t xml:space="preserve"> of the application. </w:t>
      </w:r>
      <w:r w:rsidR="000D4CDA" w:rsidRPr="00292549">
        <w:rPr>
          <w:rFonts w:ascii="Times New Roman" w:hAnsi="Times New Roman" w:cs="Times New Roman"/>
          <w:sz w:val="24"/>
          <w:szCs w:val="24"/>
        </w:rPr>
        <w:t>It presents the</w:t>
      </w:r>
      <w:r w:rsidR="001051A4" w:rsidRPr="00292549">
        <w:rPr>
          <w:rFonts w:ascii="Times New Roman" w:hAnsi="Times New Roman" w:cs="Times New Roman"/>
          <w:sz w:val="24"/>
          <w:szCs w:val="24"/>
        </w:rPr>
        <w:t xml:space="preserve">photos on the page of the </w:t>
      </w:r>
      <w:r w:rsidR="00957029" w:rsidRPr="00292549">
        <w:rPr>
          <w:rFonts w:ascii="Times New Roman" w:hAnsi="Times New Roman" w:cs="Times New Roman"/>
          <w:sz w:val="24"/>
          <w:szCs w:val="24"/>
        </w:rPr>
        <w:t xml:space="preserve">project. These contents </w:t>
      </w:r>
      <w:r w:rsidR="00386080" w:rsidRPr="00292549">
        <w:rPr>
          <w:rFonts w:ascii="Times New Roman" w:hAnsi="Times New Roman" w:cs="Times New Roman"/>
          <w:sz w:val="24"/>
          <w:szCs w:val="24"/>
        </w:rPr>
        <w:t xml:space="preserve">are </w:t>
      </w:r>
      <w:r w:rsidR="004C6EB5" w:rsidRPr="00292549">
        <w:rPr>
          <w:rFonts w:ascii="Times New Roman" w:hAnsi="Times New Roman" w:cs="Times New Roman"/>
          <w:sz w:val="24"/>
          <w:szCs w:val="24"/>
        </w:rPr>
        <w:t>included</w:t>
      </w:r>
      <w:r w:rsidR="001051A4" w:rsidRPr="00292549">
        <w:rPr>
          <w:rFonts w:ascii="Times New Roman" w:hAnsi="Times New Roman" w:cs="Times New Roman"/>
          <w:sz w:val="24"/>
          <w:szCs w:val="24"/>
        </w:rPr>
        <w:t xml:space="preserve"> in the </w:t>
      </w:r>
      <w:r w:rsidR="005610F3" w:rsidRPr="00292549">
        <w:rPr>
          <w:rFonts w:ascii="Times New Roman" w:hAnsi="Times New Roman" w:cs="Times New Roman"/>
          <w:sz w:val="24"/>
          <w:szCs w:val="24"/>
        </w:rPr>
        <w:t>profile which helps</w:t>
      </w:r>
      <w:r w:rsidR="001051A4" w:rsidRPr="00292549">
        <w:rPr>
          <w:rFonts w:ascii="Times New Roman" w:hAnsi="Times New Roman" w:cs="Times New Roman"/>
          <w:sz w:val="24"/>
          <w:szCs w:val="24"/>
        </w:rPr>
        <w:t xml:space="preserve"> users of the application to have a glimpse of the organization and its project purpose.</w:t>
      </w:r>
    </w:p>
    <w:p w:rsidR="006D79DD" w:rsidRPr="00292549" w:rsidRDefault="008C77AC" w:rsidP="00B574BA">
      <w:pPr>
        <w:pStyle w:val="ListParagraph"/>
        <w:numPr>
          <w:ilvl w:val="0"/>
          <w:numId w:val="3"/>
        </w:numPr>
        <w:tabs>
          <w:tab w:val="left" w:pos="1710"/>
        </w:tabs>
        <w:autoSpaceDE w:val="0"/>
        <w:autoSpaceDN w:val="0"/>
        <w:adjustRightInd w:val="0"/>
        <w:spacing w:after="0" w:line="480" w:lineRule="auto"/>
        <w:ind w:left="810" w:firstLine="0"/>
        <w:jc w:val="both"/>
        <w:rPr>
          <w:rFonts w:ascii="Times New Roman" w:hAnsi="Times New Roman" w:cs="Times New Roman"/>
          <w:bCs/>
          <w:sz w:val="24"/>
          <w:szCs w:val="24"/>
        </w:rPr>
      </w:pPr>
      <w:r w:rsidRPr="00292549">
        <w:rPr>
          <w:rFonts w:ascii="Times New Roman" w:hAnsi="Times New Roman" w:cs="Times New Roman"/>
          <w:bCs/>
          <w:sz w:val="24"/>
          <w:szCs w:val="24"/>
        </w:rPr>
        <w:t>To S</w:t>
      </w:r>
      <w:r w:rsidR="00436CFA" w:rsidRPr="00292549">
        <w:rPr>
          <w:rFonts w:ascii="Times New Roman" w:hAnsi="Times New Roman" w:cs="Times New Roman"/>
          <w:bCs/>
          <w:sz w:val="24"/>
          <w:szCs w:val="24"/>
        </w:rPr>
        <w:t>trengthen</w:t>
      </w:r>
      <w:r w:rsidR="00402F22" w:rsidRPr="00292549">
        <w:rPr>
          <w:rFonts w:ascii="Times New Roman" w:hAnsi="Times New Roman" w:cs="Times New Roman"/>
          <w:bCs/>
          <w:sz w:val="24"/>
          <w:szCs w:val="24"/>
        </w:rPr>
        <w:t xml:space="preserve"> the </w:t>
      </w:r>
      <w:r w:rsidRPr="00292549">
        <w:rPr>
          <w:rFonts w:ascii="Times New Roman" w:hAnsi="Times New Roman" w:cs="Times New Roman"/>
          <w:bCs/>
          <w:sz w:val="24"/>
          <w:szCs w:val="24"/>
        </w:rPr>
        <w:t>L</w:t>
      </w:r>
      <w:r w:rsidR="00436CFA" w:rsidRPr="00292549">
        <w:rPr>
          <w:rFonts w:ascii="Times New Roman" w:hAnsi="Times New Roman" w:cs="Times New Roman"/>
          <w:bCs/>
          <w:sz w:val="24"/>
          <w:szCs w:val="24"/>
        </w:rPr>
        <w:t>inkage</w:t>
      </w:r>
      <w:r w:rsidRPr="00292549">
        <w:rPr>
          <w:rFonts w:ascii="Times New Roman" w:hAnsi="Times New Roman" w:cs="Times New Roman"/>
          <w:bCs/>
          <w:sz w:val="24"/>
          <w:szCs w:val="24"/>
        </w:rPr>
        <w:t xml:space="preserve"> B</w:t>
      </w:r>
      <w:r w:rsidR="00402F22" w:rsidRPr="00292549">
        <w:rPr>
          <w:rFonts w:ascii="Times New Roman" w:hAnsi="Times New Roman" w:cs="Times New Roman"/>
          <w:bCs/>
          <w:sz w:val="24"/>
          <w:szCs w:val="24"/>
        </w:rPr>
        <w:t>etween the</w:t>
      </w:r>
      <w:r w:rsidR="00340A28">
        <w:rPr>
          <w:rFonts w:ascii="Times New Roman" w:hAnsi="Times New Roman" w:cs="Times New Roman"/>
          <w:bCs/>
          <w:sz w:val="24"/>
          <w:szCs w:val="24"/>
        </w:rPr>
        <w:t xml:space="preserve"> NGO</w:t>
      </w:r>
      <w:r w:rsidR="006D79DD" w:rsidRPr="00292549">
        <w:rPr>
          <w:rFonts w:ascii="Times New Roman" w:hAnsi="Times New Roman" w:cs="Times New Roman"/>
          <w:bCs/>
          <w:sz w:val="24"/>
          <w:szCs w:val="24"/>
        </w:rPr>
        <w:t xml:space="preserve"> of </w:t>
      </w:r>
      <w:r w:rsidRPr="00292549">
        <w:rPr>
          <w:rFonts w:ascii="Times New Roman" w:hAnsi="Times New Roman" w:cs="Times New Roman"/>
          <w:bCs/>
          <w:sz w:val="24"/>
          <w:szCs w:val="24"/>
        </w:rPr>
        <w:t>Different ASEAN countries</w:t>
      </w:r>
    </w:p>
    <w:p w:rsidR="00D336C7" w:rsidRPr="00C93FD8" w:rsidRDefault="004C4AAA" w:rsidP="00C93FD8">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sz w:val="24"/>
          <w:szCs w:val="24"/>
        </w:rPr>
      </w:pPr>
      <w:r w:rsidRPr="00292549">
        <w:rPr>
          <w:rFonts w:ascii="Times New Roman" w:hAnsi="Times New Roman" w:cs="Times New Roman"/>
          <w:sz w:val="24"/>
          <w:szCs w:val="18"/>
        </w:rPr>
        <w:tab/>
      </w:r>
      <w:r w:rsidR="00D51897">
        <w:rPr>
          <w:rFonts w:ascii="Times New Roman" w:hAnsi="Times New Roman" w:cs="Times New Roman"/>
          <w:sz w:val="24"/>
          <w:szCs w:val="18"/>
        </w:rPr>
        <w:t>Non-government organizations</w:t>
      </w:r>
      <w:r w:rsidR="00A74DEB">
        <w:rPr>
          <w:rFonts w:ascii="Times New Roman" w:hAnsi="Times New Roman" w:cs="Times New Roman"/>
          <w:sz w:val="24"/>
          <w:szCs w:val="18"/>
        </w:rPr>
        <w:t xml:space="preserve"> (NGO)</w:t>
      </w:r>
      <w:r w:rsidR="00BD1E65">
        <w:rPr>
          <w:rFonts w:ascii="Times New Roman" w:hAnsi="Times New Roman" w:cs="Times New Roman"/>
          <w:sz w:val="24"/>
          <w:szCs w:val="18"/>
        </w:rPr>
        <w:t xml:space="preserve"> are independent associations which</w:t>
      </w:r>
      <w:r w:rsidR="008346CF" w:rsidRPr="00292549">
        <w:rPr>
          <w:rFonts w:ascii="Times New Roman" w:hAnsi="Times New Roman" w:cs="Times New Roman"/>
          <w:sz w:val="24"/>
          <w:szCs w:val="18"/>
        </w:rPr>
        <w:t xml:space="preserve"> off</w:t>
      </w:r>
      <w:r w:rsidR="003629AF">
        <w:rPr>
          <w:rFonts w:ascii="Times New Roman" w:hAnsi="Times New Roman" w:cs="Times New Roman"/>
          <w:sz w:val="24"/>
          <w:szCs w:val="18"/>
        </w:rPr>
        <w:t>er wide-ranging assistance that</w:t>
      </w:r>
      <w:r w:rsidR="008346CF" w:rsidRPr="00292549">
        <w:rPr>
          <w:rFonts w:ascii="Times New Roman" w:hAnsi="Times New Roman" w:cs="Times New Roman"/>
          <w:sz w:val="24"/>
          <w:szCs w:val="18"/>
        </w:rPr>
        <w:t xml:space="preserve"> includes training on governance and financial management, on entrepreneurship and livelihood, to the implementation of community development initiatives that ensure food security and environmental sustainability among others </w:t>
      </w:r>
      <w:r w:rsidR="008346CF" w:rsidRPr="00292549">
        <w:rPr>
          <w:rFonts w:ascii="Times New Roman" w:hAnsi="Times New Roman" w:cs="Times New Roman"/>
          <w:sz w:val="24"/>
          <w:szCs w:val="24"/>
        </w:rPr>
        <w:t>(</w:t>
      </w:r>
      <w:r w:rsidR="008346CF" w:rsidRPr="00292549">
        <w:rPr>
          <w:rFonts w:ascii="Times New Roman" w:hAnsi="Times New Roman" w:cs="Times New Roman"/>
          <w:bCs/>
          <w:sz w:val="24"/>
          <w:szCs w:val="24"/>
        </w:rPr>
        <w:t>Le Luong Minh, 2015)</w:t>
      </w:r>
      <w:r w:rsidR="008346CF" w:rsidRPr="00292549">
        <w:rPr>
          <w:rFonts w:ascii="Times New Roman" w:hAnsi="Times New Roman" w:cs="Times New Roman"/>
          <w:sz w:val="24"/>
          <w:szCs w:val="24"/>
        </w:rPr>
        <w:t>. Through the features of the application like messaging, project collaboration, and</w:t>
      </w:r>
      <w:r w:rsidR="00230C30">
        <w:rPr>
          <w:rFonts w:ascii="Times New Roman" w:hAnsi="Times New Roman" w:cs="Times New Roman"/>
          <w:sz w:val="24"/>
          <w:szCs w:val="24"/>
        </w:rPr>
        <w:t xml:space="preserve"> connection, different NGO</w:t>
      </w:r>
      <w:r w:rsidR="002A3AF4">
        <w:rPr>
          <w:rFonts w:ascii="Times New Roman" w:hAnsi="Times New Roman" w:cs="Times New Roman"/>
          <w:sz w:val="24"/>
          <w:szCs w:val="24"/>
        </w:rPr>
        <w:t xml:space="preserve"> </w:t>
      </w:r>
      <w:r w:rsidR="008346CF" w:rsidRPr="00292549">
        <w:rPr>
          <w:rFonts w:ascii="Times New Roman" w:hAnsi="Times New Roman" w:cs="Times New Roman"/>
          <w:sz w:val="24"/>
          <w:szCs w:val="24"/>
        </w:rPr>
        <w:t>communicate and inquire with ease abo</w:t>
      </w:r>
      <w:r w:rsidR="004F507F" w:rsidRPr="00292549">
        <w:rPr>
          <w:rFonts w:ascii="Times New Roman" w:hAnsi="Times New Roman" w:cs="Times New Roman"/>
          <w:sz w:val="24"/>
          <w:szCs w:val="24"/>
        </w:rPr>
        <w:t xml:space="preserve">ut distinct projects, which </w:t>
      </w:r>
      <w:r w:rsidR="008346CF" w:rsidRPr="00292549">
        <w:rPr>
          <w:rFonts w:ascii="Times New Roman" w:hAnsi="Times New Roman" w:cs="Times New Roman"/>
          <w:sz w:val="24"/>
          <w:szCs w:val="24"/>
        </w:rPr>
        <w:t>result in better association and service to the community.</w:t>
      </w:r>
    </w:p>
    <w:p w:rsidR="00470199" w:rsidRPr="00292549" w:rsidRDefault="00402F22" w:rsidP="00B14FBC">
      <w:pPr>
        <w:pStyle w:val="ListParagraph"/>
        <w:numPr>
          <w:ilvl w:val="0"/>
          <w:numId w:val="3"/>
        </w:numPr>
        <w:tabs>
          <w:tab w:val="left" w:pos="1710"/>
        </w:tabs>
        <w:autoSpaceDE w:val="0"/>
        <w:autoSpaceDN w:val="0"/>
        <w:adjustRightInd w:val="0"/>
        <w:spacing w:after="0" w:line="480" w:lineRule="auto"/>
        <w:ind w:left="1760" w:hanging="950"/>
        <w:jc w:val="both"/>
        <w:rPr>
          <w:rFonts w:ascii="Times New Roman" w:hAnsi="Times New Roman" w:cs="Times New Roman"/>
          <w:bCs/>
          <w:sz w:val="24"/>
          <w:szCs w:val="24"/>
        </w:rPr>
      </w:pPr>
      <w:r w:rsidRPr="00292549">
        <w:rPr>
          <w:rFonts w:ascii="Times New Roman" w:hAnsi="Times New Roman" w:cs="Times New Roman"/>
          <w:bCs/>
          <w:sz w:val="24"/>
          <w:szCs w:val="24"/>
        </w:rPr>
        <w:lastRenderedPageBreak/>
        <w:t xml:space="preserve">To </w:t>
      </w:r>
      <w:r w:rsidR="006D4020" w:rsidRPr="00292549">
        <w:rPr>
          <w:rFonts w:ascii="Times New Roman" w:hAnsi="Times New Roman" w:cs="Times New Roman"/>
          <w:bCs/>
          <w:sz w:val="24"/>
          <w:szCs w:val="24"/>
        </w:rPr>
        <w:t>E</w:t>
      </w:r>
      <w:r w:rsidR="00FC70C6" w:rsidRPr="00292549">
        <w:rPr>
          <w:rFonts w:ascii="Times New Roman" w:hAnsi="Times New Roman" w:cs="Times New Roman"/>
          <w:bCs/>
          <w:sz w:val="24"/>
          <w:szCs w:val="24"/>
        </w:rPr>
        <w:t>nhance</w:t>
      </w:r>
      <w:r w:rsidR="00806F81">
        <w:rPr>
          <w:rFonts w:ascii="Times New Roman" w:hAnsi="Times New Roman" w:cs="Times New Roman"/>
          <w:bCs/>
          <w:sz w:val="24"/>
          <w:szCs w:val="24"/>
        </w:rPr>
        <w:t xml:space="preserve"> ASEAN NGO</w:t>
      </w:r>
      <w:r w:rsidR="006D4020" w:rsidRPr="00292549">
        <w:rPr>
          <w:rFonts w:ascii="Times New Roman" w:hAnsi="Times New Roman" w:cs="Times New Roman"/>
          <w:bCs/>
          <w:sz w:val="24"/>
          <w:szCs w:val="24"/>
        </w:rPr>
        <w:t xml:space="preserve"> Way of P</w:t>
      </w:r>
      <w:r w:rsidRPr="00292549">
        <w:rPr>
          <w:rFonts w:ascii="Times New Roman" w:hAnsi="Times New Roman" w:cs="Times New Roman"/>
          <w:bCs/>
          <w:sz w:val="24"/>
          <w:szCs w:val="24"/>
        </w:rPr>
        <w:t>romoting</w:t>
      </w:r>
      <w:r w:rsidR="006D4020" w:rsidRPr="00292549">
        <w:rPr>
          <w:rFonts w:ascii="Times New Roman" w:hAnsi="Times New Roman" w:cs="Times New Roman"/>
          <w:bCs/>
          <w:sz w:val="24"/>
          <w:szCs w:val="24"/>
        </w:rPr>
        <w:t xml:space="preserve"> Their Projects</w:t>
      </w:r>
    </w:p>
    <w:p w:rsidR="007B4BD1" w:rsidRPr="00292549" w:rsidRDefault="007B4BD1" w:rsidP="000365A2">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bCs/>
          <w:sz w:val="24"/>
          <w:szCs w:val="24"/>
        </w:rPr>
      </w:pPr>
      <w:r w:rsidRPr="00292549">
        <w:rPr>
          <w:rFonts w:ascii="Times New Roman" w:hAnsi="Times New Roman" w:cs="Times New Roman"/>
          <w:sz w:val="24"/>
          <w:szCs w:val="24"/>
        </w:rPr>
        <w:tab/>
      </w:r>
      <w:r w:rsidR="00BE5C09" w:rsidRPr="00292549">
        <w:rPr>
          <w:rFonts w:ascii="Times New Roman" w:hAnsi="Times New Roman" w:cs="Times New Roman"/>
          <w:sz w:val="24"/>
          <w:szCs w:val="24"/>
        </w:rPr>
        <w:t>The project promotion management feature</w:t>
      </w:r>
      <w:r w:rsidR="00E145F8" w:rsidRPr="00292549">
        <w:rPr>
          <w:rFonts w:ascii="Times New Roman" w:hAnsi="Times New Roman" w:cs="Times New Roman"/>
          <w:sz w:val="24"/>
          <w:szCs w:val="24"/>
        </w:rPr>
        <w:t xml:space="preserve"> of the application enables </w:t>
      </w:r>
      <w:r w:rsidR="00276CCA">
        <w:rPr>
          <w:rFonts w:ascii="Times New Roman" w:hAnsi="Times New Roman" w:cs="Times New Roman"/>
          <w:sz w:val="24"/>
          <w:szCs w:val="24"/>
        </w:rPr>
        <w:t>the NGO</w:t>
      </w:r>
      <w:r w:rsidR="00BE5C09" w:rsidRPr="00292549">
        <w:rPr>
          <w:rFonts w:ascii="Times New Roman" w:hAnsi="Times New Roman" w:cs="Times New Roman"/>
          <w:sz w:val="24"/>
          <w:szCs w:val="24"/>
        </w:rPr>
        <w:t xml:space="preserve"> to organize, document, and keep track of their ongoing projects properly. The application also has another promoting feature called suggestion, which </w:t>
      </w:r>
      <w:r w:rsidR="00B13CA5" w:rsidRPr="00292549">
        <w:rPr>
          <w:rFonts w:ascii="Times New Roman" w:hAnsi="Times New Roman" w:cs="Times New Roman"/>
          <w:sz w:val="24"/>
          <w:szCs w:val="24"/>
        </w:rPr>
        <w:t xml:space="preserve">makes </w:t>
      </w:r>
      <w:r w:rsidR="00BE5C09" w:rsidRPr="00292549">
        <w:rPr>
          <w:rFonts w:ascii="Times New Roman" w:hAnsi="Times New Roman" w:cs="Times New Roman"/>
          <w:sz w:val="24"/>
          <w:szCs w:val="24"/>
        </w:rPr>
        <w:t>use of the collaborative filtering concept wherei</w:t>
      </w:r>
      <w:r w:rsidR="00D81E66" w:rsidRPr="00292549">
        <w:rPr>
          <w:rFonts w:ascii="Times New Roman" w:hAnsi="Times New Roman" w:cs="Times New Roman"/>
          <w:sz w:val="24"/>
          <w:szCs w:val="24"/>
        </w:rPr>
        <w:t xml:space="preserve">n NGO partners and non-partners </w:t>
      </w:r>
      <w:r w:rsidR="00661635" w:rsidRPr="00292549">
        <w:rPr>
          <w:rFonts w:ascii="Times New Roman" w:hAnsi="Times New Roman" w:cs="Times New Roman"/>
          <w:sz w:val="24"/>
          <w:szCs w:val="24"/>
        </w:rPr>
        <w:t>receive</w:t>
      </w:r>
      <w:r w:rsidR="00BE5C09" w:rsidRPr="00292549">
        <w:rPr>
          <w:rFonts w:ascii="Times New Roman" w:hAnsi="Times New Roman" w:cs="Times New Roman"/>
          <w:sz w:val="24"/>
          <w:szCs w:val="24"/>
        </w:rPr>
        <w:t xml:space="preserve"> recommendations on projects similar to other organizations. Once the users of the application log-in again to their accounts, the sugge</w:t>
      </w:r>
      <w:r w:rsidR="00731D4E" w:rsidRPr="00292549">
        <w:rPr>
          <w:rFonts w:ascii="Times New Roman" w:hAnsi="Times New Roman" w:cs="Times New Roman"/>
          <w:sz w:val="24"/>
          <w:szCs w:val="24"/>
        </w:rPr>
        <w:t xml:space="preserve">stions are </w:t>
      </w:r>
      <w:r w:rsidR="00370621" w:rsidRPr="00292549">
        <w:rPr>
          <w:rFonts w:ascii="Times New Roman" w:hAnsi="Times New Roman" w:cs="Times New Roman"/>
          <w:sz w:val="24"/>
          <w:szCs w:val="24"/>
        </w:rPr>
        <w:t>based</w:t>
      </w:r>
      <w:r w:rsidR="00BE5C09" w:rsidRPr="00292549">
        <w:rPr>
          <w:rFonts w:ascii="Times New Roman" w:hAnsi="Times New Roman" w:cs="Times New Roman"/>
          <w:sz w:val="24"/>
          <w:szCs w:val="24"/>
        </w:rPr>
        <w:t xml:space="preserve"> already on their frequent encountered and imparted proj</w:t>
      </w:r>
      <w:r w:rsidR="00707F2B" w:rsidRPr="00292549">
        <w:rPr>
          <w:rFonts w:ascii="Times New Roman" w:hAnsi="Times New Roman" w:cs="Times New Roman"/>
          <w:sz w:val="24"/>
          <w:szCs w:val="24"/>
        </w:rPr>
        <w:t xml:space="preserve">ects. The application </w:t>
      </w:r>
      <w:r w:rsidR="00C94DFF" w:rsidRPr="00292549">
        <w:rPr>
          <w:rFonts w:ascii="Times New Roman" w:hAnsi="Times New Roman" w:cs="Times New Roman"/>
          <w:sz w:val="24"/>
          <w:szCs w:val="24"/>
        </w:rPr>
        <w:t>also send</w:t>
      </w:r>
      <w:r w:rsidR="00707F2B" w:rsidRPr="00292549">
        <w:rPr>
          <w:rFonts w:ascii="Times New Roman" w:hAnsi="Times New Roman" w:cs="Times New Roman"/>
          <w:sz w:val="24"/>
          <w:szCs w:val="24"/>
        </w:rPr>
        <w:t>s</w:t>
      </w:r>
      <w:r w:rsidR="007A25D7">
        <w:rPr>
          <w:rFonts w:ascii="Times New Roman" w:hAnsi="Times New Roman" w:cs="Times New Roman"/>
          <w:sz w:val="24"/>
          <w:szCs w:val="24"/>
        </w:rPr>
        <w:t xml:space="preserve"> to the connections of NGO</w:t>
      </w:r>
      <w:r w:rsidR="00BE5C09" w:rsidRPr="00292549">
        <w:rPr>
          <w:rFonts w:ascii="Times New Roman" w:hAnsi="Times New Roman" w:cs="Times New Roman"/>
          <w:sz w:val="24"/>
          <w:szCs w:val="24"/>
        </w:rPr>
        <w:t xml:space="preserve"> a notification about their newly projects whenever they create a new one.</w:t>
      </w:r>
    </w:p>
    <w:p w:rsidR="00847949" w:rsidRPr="00292549" w:rsidRDefault="003F78A1" w:rsidP="00B14FBC">
      <w:pPr>
        <w:pStyle w:val="ListParagraph"/>
        <w:numPr>
          <w:ilvl w:val="0"/>
          <w:numId w:val="3"/>
        </w:numPr>
        <w:tabs>
          <w:tab w:val="left" w:pos="1710"/>
        </w:tabs>
        <w:autoSpaceDE w:val="0"/>
        <w:autoSpaceDN w:val="0"/>
        <w:adjustRightInd w:val="0"/>
        <w:spacing w:after="0" w:line="480" w:lineRule="auto"/>
        <w:ind w:left="1760" w:hanging="950"/>
        <w:jc w:val="both"/>
        <w:rPr>
          <w:rFonts w:ascii="Times New Roman" w:hAnsi="Times New Roman" w:cs="Times New Roman"/>
          <w:bCs/>
          <w:sz w:val="24"/>
          <w:szCs w:val="24"/>
        </w:rPr>
      </w:pPr>
      <w:r w:rsidRPr="00292549">
        <w:rPr>
          <w:rFonts w:ascii="Times New Roman" w:hAnsi="Times New Roman" w:cs="Times New Roman"/>
          <w:bCs/>
          <w:sz w:val="24"/>
          <w:szCs w:val="24"/>
        </w:rPr>
        <w:t>To Help Gain C</w:t>
      </w:r>
      <w:r w:rsidR="00847949" w:rsidRPr="00292549">
        <w:rPr>
          <w:rFonts w:ascii="Times New Roman" w:hAnsi="Times New Roman" w:cs="Times New Roman"/>
          <w:bCs/>
          <w:sz w:val="24"/>
          <w:szCs w:val="24"/>
        </w:rPr>
        <w:t>ollaborators</w:t>
      </w:r>
      <w:r w:rsidRPr="00292549">
        <w:rPr>
          <w:rFonts w:ascii="Times New Roman" w:hAnsi="Times New Roman" w:cs="Times New Roman"/>
          <w:bCs/>
          <w:sz w:val="24"/>
          <w:szCs w:val="24"/>
        </w:rPr>
        <w:t xml:space="preserve"> for Their Projects</w:t>
      </w:r>
    </w:p>
    <w:p w:rsidR="00A470C0" w:rsidRPr="00292549" w:rsidRDefault="000144FD" w:rsidP="002A3AF4">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00B15B2B" w:rsidRPr="00292549">
        <w:rPr>
          <w:rFonts w:ascii="Times New Roman" w:hAnsi="Times New Roman" w:cs="Times New Roman"/>
          <w:sz w:val="24"/>
          <w:szCs w:val="24"/>
        </w:rPr>
        <w:t>In hopes of attrac</w:t>
      </w:r>
      <w:r w:rsidR="00857FF8" w:rsidRPr="00292549">
        <w:rPr>
          <w:rFonts w:ascii="Times New Roman" w:hAnsi="Times New Roman" w:cs="Times New Roman"/>
          <w:sz w:val="24"/>
          <w:szCs w:val="24"/>
        </w:rPr>
        <w:t xml:space="preserve">ting potential people that </w:t>
      </w:r>
      <w:r w:rsidR="00B15B2B" w:rsidRPr="00292549">
        <w:rPr>
          <w:rFonts w:ascii="Times New Roman" w:hAnsi="Times New Roman" w:cs="Times New Roman"/>
          <w:sz w:val="24"/>
          <w:szCs w:val="24"/>
        </w:rPr>
        <w:t>facilitate the ASE</w:t>
      </w:r>
      <w:r w:rsidR="006459A5">
        <w:rPr>
          <w:rFonts w:ascii="Times New Roman" w:hAnsi="Times New Roman" w:cs="Times New Roman"/>
          <w:sz w:val="24"/>
          <w:szCs w:val="24"/>
        </w:rPr>
        <w:t>AN NGO</w:t>
      </w:r>
      <w:r w:rsidR="00264B33" w:rsidRPr="00292549">
        <w:rPr>
          <w:rFonts w:ascii="Times New Roman" w:hAnsi="Times New Roman" w:cs="Times New Roman"/>
          <w:sz w:val="24"/>
          <w:szCs w:val="24"/>
        </w:rPr>
        <w:t xml:space="preserve">, the ASEAN Aid Map </w:t>
      </w:r>
      <w:r w:rsidR="00B15B2B" w:rsidRPr="00292549">
        <w:rPr>
          <w:rFonts w:ascii="Times New Roman" w:hAnsi="Times New Roman" w:cs="Times New Roman"/>
          <w:sz w:val="24"/>
          <w:szCs w:val="24"/>
        </w:rPr>
        <w:t>show</w:t>
      </w:r>
      <w:r w:rsidR="00264B33" w:rsidRPr="00292549">
        <w:rPr>
          <w:rFonts w:ascii="Times New Roman" w:hAnsi="Times New Roman" w:cs="Times New Roman"/>
          <w:sz w:val="24"/>
          <w:szCs w:val="24"/>
        </w:rPr>
        <w:t>s</w:t>
      </w:r>
      <w:r w:rsidR="00B15B2B" w:rsidRPr="00292549">
        <w:rPr>
          <w:rFonts w:ascii="Times New Roman" w:hAnsi="Times New Roman" w:cs="Times New Roman"/>
          <w:sz w:val="24"/>
          <w:szCs w:val="24"/>
        </w:rPr>
        <w:t xml:space="preserve"> details about the projects </w:t>
      </w:r>
      <w:r w:rsidR="00A00DBB">
        <w:rPr>
          <w:rFonts w:ascii="Times New Roman" w:hAnsi="Times New Roman" w:cs="Times New Roman"/>
          <w:sz w:val="24"/>
          <w:szCs w:val="24"/>
        </w:rPr>
        <w:t>that they handle. The connection</w:t>
      </w:r>
      <w:r w:rsidR="003F4742" w:rsidRPr="00292549">
        <w:rPr>
          <w:rFonts w:ascii="Times New Roman" w:hAnsi="Times New Roman" w:cs="Times New Roman"/>
          <w:sz w:val="24"/>
          <w:szCs w:val="24"/>
        </w:rPr>
        <w:t xml:space="preserve"> feature of the application </w:t>
      </w:r>
      <w:r w:rsidR="00B15B2B" w:rsidRPr="00292549">
        <w:rPr>
          <w:rFonts w:ascii="Times New Roman" w:hAnsi="Times New Roman" w:cs="Times New Roman"/>
          <w:sz w:val="24"/>
          <w:szCs w:val="24"/>
        </w:rPr>
        <w:t>support</w:t>
      </w:r>
      <w:r w:rsidR="003F4742" w:rsidRPr="00292549">
        <w:rPr>
          <w:rFonts w:ascii="Times New Roman" w:hAnsi="Times New Roman" w:cs="Times New Roman"/>
          <w:sz w:val="24"/>
          <w:szCs w:val="24"/>
        </w:rPr>
        <w:t>s</w:t>
      </w:r>
      <w:r w:rsidR="00B15B2B" w:rsidRPr="00292549">
        <w:rPr>
          <w:rFonts w:ascii="Times New Roman" w:hAnsi="Times New Roman" w:cs="Times New Roman"/>
          <w:sz w:val="24"/>
          <w:szCs w:val="24"/>
        </w:rPr>
        <w:t xml:space="preserve"> in gaining project colla</w:t>
      </w:r>
      <w:r w:rsidR="00842BA8">
        <w:rPr>
          <w:rFonts w:ascii="Times New Roman" w:hAnsi="Times New Roman" w:cs="Times New Roman"/>
          <w:sz w:val="24"/>
          <w:szCs w:val="24"/>
        </w:rPr>
        <w:t>borators. If the NGO</w:t>
      </w:r>
      <w:r w:rsidR="006D5E28" w:rsidRPr="00292549">
        <w:rPr>
          <w:rFonts w:ascii="Times New Roman" w:hAnsi="Times New Roman" w:cs="Times New Roman"/>
          <w:sz w:val="24"/>
          <w:szCs w:val="24"/>
        </w:rPr>
        <w:t xml:space="preserve"> establish</w:t>
      </w:r>
      <w:r w:rsidR="00086C9E" w:rsidRPr="00292549">
        <w:rPr>
          <w:rFonts w:ascii="Times New Roman" w:hAnsi="Times New Roman" w:cs="Times New Roman"/>
          <w:sz w:val="24"/>
          <w:szCs w:val="24"/>
        </w:rPr>
        <w:t xml:space="preserve"> c</w:t>
      </w:r>
      <w:r w:rsidR="0064121C" w:rsidRPr="00292549">
        <w:rPr>
          <w:rFonts w:ascii="Times New Roman" w:hAnsi="Times New Roman" w:cs="Times New Roman"/>
          <w:sz w:val="24"/>
          <w:szCs w:val="24"/>
        </w:rPr>
        <w:t xml:space="preserve">onnections, they </w:t>
      </w:r>
      <w:r w:rsidR="00B15B2B" w:rsidRPr="00292549">
        <w:rPr>
          <w:rFonts w:ascii="Times New Roman" w:hAnsi="Times New Roman" w:cs="Times New Roman"/>
          <w:sz w:val="24"/>
          <w:szCs w:val="24"/>
        </w:rPr>
        <w:t>receive notifications about the projects of each other. Another feature of the ASEAN Aid M</w:t>
      </w:r>
      <w:r w:rsidR="009A4522" w:rsidRPr="00292549">
        <w:rPr>
          <w:rFonts w:ascii="Times New Roman" w:hAnsi="Times New Roman" w:cs="Times New Roman"/>
          <w:sz w:val="24"/>
          <w:szCs w:val="24"/>
        </w:rPr>
        <w:t xml:space="preserve">ap is the suggestion which </w:t>
      </w:r>
      <w:r w:rsidR="00B15B2B" w:rsidRPr="00292549">
        <w:rPr>
          <w:rFonts w:ascii="Times New Roman" w:hAnsi="Times New Roman" w:cs="Times New Roman"/>
          <w:sz w:val="24"/>
          <w:szCs w:val="24"/>
        </w:rPr>
        <w:t>recommend</w:t>
      </w:r>
      <w:r w:rsidR="009A4522" w:rsidRPr="00292549">
        <w:rPr>
          <w:rFonts w:ascii="Times New Roman" w:hAnsi="Times New Roman" w:cs="Times New Roman"/>
          <w:sz w:val="24"/>
          <w:szCs w:val="24"/>
        </w:rPr>
        <w:t>s</w:t>
      </w:r>
      <w:r w:rsidR="00B009A4">
        <w:rPr>
          <w:rFonts w:ascii="Times New Roman" w:hAnsi="Times New Roman" w:cs="Times New Roman"/>
          <w:sz w:val="24"/>
          <w:szCs w:val="24"/>
        </w:rPr>
        <w:t xml:space="preserve"> the projects to other NGO</w:t>
      </w:r>
      <w:r w:rsidR="00B15B2B" w:rsidRPr="00292549">
        <w:rPr>
          <w:rFonts w:ascii="Times New Roman" w:hAnsi="Times New Roman" w:cs="Times New Roman"/>
          <w:sz w:val="24"/>
          <w:szCs w:val="24"/>
        </w:rPr>
        <w:t>. T</w:t>
      </w:r>
      <w:r w:rsidR="00A14C69" w:rsidRPr="00292549">
        <w:rPr>
          <w:rFonts w:ascii="Times New Roman" w:hAnsi="Times New Roman" w:cs="Times New Roman"/>
          <w:sz w:val="24"/>
          <w:szCs w:val="24"/>
        </w:rPr>
        <w:t>he b</w:t>
      </w:r>
      <w:r w:rsidR="00FC6D4B">
        <w:rPr>
          <w:rFonts w:ascii="Times New Roman" w:hAnsi="Times New Roman" w:cs="Times New Roman"/>
          <w:sz w:val="24"/>
          <w:szCs w:val="24"/>
        </w:rPr>
        <w:t>asis for recommendations is</w:t>
      </w:r>
      <w:r w:rsidR="00B15B2B" w:rsidRPr="00292549">
        <w:rPr>
          <w:rFonts w:ascii="Times New Roman" w:hAnsi="Times New Roman" w:cs="Times New Roman"/>
          <w:sz w:val="24"/>
          <w:szCs w:val="24"/>
        </w:rPr>
        <w:t>on their similarity in sector focus, and lo</w:t>
      </w:r>
      <w:r w:rsidR="00166C73">
        <w:rPr>
          <w:rFonts w:ascii="Times New Roman" w:hAnsi="Times New Roman" w:cs="Times New Roman"/>
          <w:sz w:val="24"/>
          <w:szCs w:val="24"/>
        </w:rPr>
        <w:t>cation, and also if the two NGO</w:t>
      </w:r>
      <w:r w:rsidR="00B15B2B" w:rsidRPr="00292549">
        <w:rPr>
          <w:rFonts w:ascii="Times New Roman" w:hAnsi="Times New Roman" w:cs="Times New Roman"/>
          <w:sz w:val="24"/>
          <w:szCs w:val="24"/>
        </w:rPr>
        <w:t xml:space="preserve"> already have connections.</w:t>
      </w:r>
    </w:p>
    <w:p w:rsidR="003E4FE0" w:rsidRPr="00292549" w:rsidRDefault="003E4FE0" w:rsidP="00FA23F2">
      <w:pPr>
        <w:pStyle w:val="ListParagraph"/>
        <w:numPr>
          <w:ilvl w:val="0"/>
          <w:numId w:val="4"/>
        </w:numPr>
        <w:tabs>
          <w:tab w:val="left" w:pos="660"/>
        </w:tabs>
        <w:spacing w:after="0" w:line="480" w:lineRule="auto"/>
        <w:ind w:hanging="720"/>
        <w:jc w:val="both"/>
        <w:rPr>
          <w:rFonts w:ascii="Times New Roman" w:hAnsi="Times New Roman" w:cs="Times New Roman"/>
          <w:sz w:val="24"/>
        </w:rPr>
      </w:pPr>
      <w:r w:rsidRPr="00292549">
        <w:rPr>
          <w:rFonts w:ascii="Times New Roman" w:hAnsi="Times New Roman" w:cs="Times New Roman"/>
          <w:sz w:val="24"/>
        </w:rPr>
        <w:t>Technical Review of Related Systems</w:t>
      </w:r>
    </w:p>
    <w:p w:rsidR="00C93FD8" w:rsidRDefault="00952064" w:rsidP="00986990">
      <w:pPr>
        <w:pStyle w:val="AfterPara"/>
        <w:tabs>
          <w:tab w:val="left" w:pos="660"/>
          <w:tab w:val="left" w:pos="770"/>
        </w:tabs>
        <w:ind w:left="0" w:firstLine="720"/>
      </w:pPr>
      <w:r>
        <w:t>Several NGO</w:t>
      </w:r>
      <w:r w:rsidR="00FC6D4B">
        <w:t>s</w:t>
      </w:r>
      <w:r w:rsidR="00D6325C" w:rsidRPr="00292549">
        <w:t xml:space="preserve"> are collaborating with each other to provide a better project and service to the people </w:t>
      </w:r>
      <w:r w:rsidR="00D24B37" w:rsidRPr="00292549">
        <w:fldChar w:fldCharType="begin" w:fldLock="1"/>
      </w:r>
      <w:r w:rsidR="00D6325C" w:rsidRPr="00292549">
        <w:instrText>ADDIN CSL_CITATION { "citationItems" : [ { "id" : "ITEM-1", "itemData" : { "abstract" : "There is a renewed interest in research collaboration between NGOs and academics in international development. International development, like many areas of public policy in the UK, Europe and beyond, is increasingly framed by an evidence-based logic. The evidence-based logic is inextricably tied in with a demand for demonstrable impact from development interventions. A similar logic prevails within academic institutions \u2013 the need for academics to be able to demonstrate how their research is having an impact upon society. Consequently, spaces seem to be opening for more engagement between academics and practitioners, whether it is within joint research projects or in sharing expertise and knowledge on the framing and use of research. In early 2012, the Development Studies Association of the UK and Ireland funded a small project involving the International NGO Training and Research Centre (INTRAC), World Vision UK and the John and Elnora Ferguson Centre for African Studies (JEFCAS) at the University of Bradford. The project explored current thinking on research collaboration between academics and practitioners in international development, drawing upon existing literature and the experiences of a small sample of collaborative projects (annexed). A workshop brought academics and practitioners together to tease out issues enabling and prohibiting collaboration. The project was driven by questions such as: why do academics and NGOs collaborate; what is required for successful collaboration; what institutional and philosophical barriers exist to collaboration, and how can these be overcome? This working paper draws together the thinking which emerged during this project. It provides an overview of the literature and theoretical perspectives on collaboration, summarises a range of approaches from the case studies explored, and considers how these relate to existing conceptualisations of collaboration. It aims to provoke critical thinking and debate on new trajectories for academic-NGO collaboration. The paper concludes with an exploration of current challenges to collaboration. It calls for a more nuanced and robust understanding of how collaboration between academic institutions and NGOs can lead to better outcome in development interventions, programmes and projects. Background:", "author" : [ { "dropping-particle" : "", "family" : "Aniekwe", "given" : "Chika Charles", "non-dropping-particle" : "", "parse-names" : false, "suffix" : "" }, { "dropping-particle" : "", "family" : "Hayman", "given" : "Rachel", "non-dropping-particle" : "", "parse-names" : false, "suffix" : "" }, { "dropping-particle" : "", "family" : "Mdee", "given" : "Anna", "non-dropping-particle" : "", "parse-names" : false, "suffix" : "" }, { "dropping-particle" : "", "family" : "Akuni", "given" : "Job", "non-dropping-particle" : "", "parse-names" : false, "suffix" : "" }, { "dropping-particle" : "", "family" : "Lall", "given" : "Priya", "non-dropping-particle" : "", "parse-names" : false, "suffix" : "" }, { "dropping-particle" : "", "family" : "Stevens", "given" : "Daniel", "non-dropping-particle" : "", "parse-names" : false, "suffix" : "" } ], "id" : "ITEM-1", "issue" : "September", "issued" : { "date-parts" : [ [ "2012" ] ] }, "page" : "1-53", "title" : "Academic-NGO Collaboration in International Development Research : a reflection on the issues", "type" : "article-journal" }, "uris" : [ "http://www.mendeley.com/documents/?uuid=cc53b65c-2d0e-4a49-b928-dd269128593e" ] } ], "mendeley" : { "formattedCitation" : "(Aniekwe et al., 2012)", "plainTextFormattedCitation" : "(Aniekwe et al., 2012)" }, "properties" : { "noteIndex" : 0 }, "schema" : "https://github.com/citation-style-language/schema/raw/master/csl-citation.json" }</w:instrText>
      </w:r>
      <w:r w:rsidR="00D24B37" w:rsidRPr="00292549">
        <w:fldChar w:fldCharType="separate"/>
      </w:r>
      <w:r w:rsidR="00D6325C" w:rsidRPr="00292549">
        <w:rPr>
          <w:noProof/>
        </w:rPr>
        <w:t>(Aniekwe et al., 2012)</w:t>
      </w:r>
      <w:r w:rsidR="00D24B37" w:rsidRPr="00292549">
        <w:fldChar w:fldCharType="end"/>
      </w:r>
      <w:r w:rsidR="00D6325C" w:rsidRPr="00292549">
        <w:t xml:space="preserve">. With this opportunity, some software was </w:t>
      </w:r>
      <w:r w:rsidR="00D6325C" w:rsidRPr="00292549">
        <w:lastRenderedPageBreak/>
        <w:t xml:space="preserve">created to give graphical information to those </w:t>
      </w:r>
      <w:r w:rsidR="00B570B1" w:rsidRPr="00292549">
        <w:t xml:space="preserve">projects. This section </w:t>
      </w:r>
      <w:r w:rsidR="00A41983" w:rsidRPr="00292549">
        <w:t>discuss</w:t>
      </w:r>
      <w:r w:rsidR="00B570B1" w:rsidRPr="00292549">
        <w:t>es</w:t>
      </w:r>
      <w:r w:rsidR="00D6325C" w:rsidRPr="00292549">
        <w:t xml:space="preserve"> the c</w:t>
      </w:r>
      <w:r w:rsidR="0084073C" w:rsidRPr="00292549">
        <w:t xml:space="preserve">omparison of </w:t>
      </w:r>
      <w:r w:rsidR="00D50467">
        <w:t>the developed</w:t>
      </w:r>
      <w:r w:rsidR="009C5C23" w:rsidRPr="00292549">
        <w:t xml:space="preserve"> system</w:t>
      </w:r>
      <w:r w:rsidR="00D6325C" w:rsidRPr="00292549">
        <w:t xml:space="preserve"> with other existing systems to give a better understanding to the advantages and similarities of the particular systems. Table 1 shows the review of other applications related to ASEAN Aid Map.</w:t>
      </w:r>
    </w:p>
    <w:p w:rsidR="00986990" w:rsidRPr="00292549" w:rsidRDefault="00986990" w:rsidP="00986990">
      <w:pPr>
        <w:pStyle w:val="AfterPara"/>
        <w:tabs>
          <w:tab w:val="left" w:pos="660"/>
          <w:tab w:val="left" w:pos="770"/>
        </w:tabs>
        <w:ind w:left="0" w:firstLine="720"/>
      </w:pPr>
    </w:p>
    <w:p w:rsidR="00CB0578" w:rsidRPr="00292549" w:rsidRDefault="00CC314E"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 xml:space="preserve">Updating Project </w:t>
      </w:r>
      <w:r w:rsidR="00CB0578" w:rsidRPr="00292549">
        <w:rPr>
          <w:rFonts w:ascii="Times New Roman" w:hAnsi="Times New Roman" w:cs="Times New Roman"/>
          <w:sz w:val="24"/>
        </w:rPr>
        <w:t>Details</w:t>
      </w:r>
    </w:p>
    <w:p w:rsidR="00CB0578" w:rsidRPr="00292549" w:rsidRDefault="00B208B8" w:rsidP="00F23189">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Project editing is one of the features that makes ASEAN Aid Map advantageous compared to other applications th</w:t>
      </w:r>
      <w:r w:rsidR="00587E7D" w:rsidRPr="00292549">
        <w:rPr>
          <w:rFonts w:ascii="Times New Roman" w:hAnsi="Times New Roman" w:cs="Times New Roman"/>
          <w:sz w:val="24"/>
        </w:rPr>
        <w:t xml:space="preserve">at handle NGO collaboration. It allows </w:t>
      </w:r>
      <w:r w:rsidRPr="00292549">
        <w:rPr>
          <w:rFonts w:ascii="Times New Roman" w:hAnsi="Times New Roman" w:cs="Times New Roman"/>
          <w:sz w:val="24"/>
        </w:rPr>
        <w:t>the organization to monitor and edit their projects like adjusting the timefr</w:t>
      </w:r>
      <w:r w:rsidR="005E7EB6" w:rsidRPr="00292549">
        <w:rPr>
          <w:rFonts w:ascii="Times New Roman" w:hAnsi="Times New Roman" w:cs="Times New Roman"/>
          <w:sz w:val="24"/>
        </w:rPr>
        <w:t>ame, budget, and status. I</w:t>
      </w:r>
      <w:r w:rsidR="009541AC" w:rsidRPr="00292549">
        <w:rPr>
          <w:rFonts w:ascii="Times New Roman" w:hAnsi="Times New Roman" w:cs="Times New Roman"/>
          <w:sz w:val="24"/>
        </w:rPr>
        <w:t xml:space="preserve">t </w:t>
      </w:r>
      <w:r w:rsidR="005E7EB6" w:rsidRPr="00292549">
        <w:rPr>
          <w:rFonts w:ascii="Times New Roman" w:hAnsi="Times New Roman" w:cs="Times New Roman"/>
          <w:sz w:val="24"/>
        </w:rPr>
        <w:t>also</w:t>
      </w:r>
      <w:r w:rsidR="00C821AF" w:rsidRPr="00292549">
        <w:rPr>
          <w:rFonts w:ascii="Times New Roman" w:hAnsi="Times New Roman" w:cs="Times New Roman"/>
          <w:sz w:val="24"/>
        </w:rPr>
        <w:t>allows</w:t>
      </w:r>
      <w:r w:rsidR="002B6E02">
        <w:rPr>
          <w:rFonts w:ascii="Times New Roman" w:hAnsi="Times New Roman" w:cs="Times New Roman"/>
          <w:sz w:val="24"/>
        </w:rPr>
        <w:t xml:space="preserve"> them to give other NGO</w:t>
      </w:r>
      <w:r w:rsidRPr="00292549">
        <w:rPr>
          <w:rFonts w:ascii="Times New Roman" w:hAnsi="Times New Roman" w:cs="Times New Roman"/>
          <w:sz w:val="24"/>
        </w:rPr>
        <w:t xml:space="preserve"> more detailed information of how their projects are going. Other related applications only display the description of the proje</w:t>
      </w:r>
      <w:r w:rsidR="00FC6D4B">
        <w:rPr>
          <w:rFonts w:ascii="Times New Roman" w:hAnsi="Times New Roman" w:cs="Times New Roman"/>
          <w:sz w:val="24"/>
        </w:rPr>
        <w:t>cts but do</w:t>
      </w:r>
      <w:r w:rsidR="009D52DD" w:rsidRPr="00292549">
        <w:rPr>
          <w:rFonts w:ascii="Times New Roman" w:hAnsi="Times New Roman" w:cs="Times New Roman"/>
          <w:sz w:val="24"/>
        </w:rPr>
        <w:t xml:space="preserve"> not allow</w:t>
      </w:r>
      <w:r w:rsidRPr="00292549">
        <w:rPr>
          <w:rFonts w:ascii="Times New Roman" w:hAnsi="Times New Roman" w:cs="Times New Roman"/>
          <w:sz w:val="24"/>
        </w:rPr>
        <w:t xml:space="preserve"> the organization to edit them.</w:t>
      </w:r>
    </w:p>
    <w:p w:rsidR="00CB0578" w:rsidRPr="00292549" w:rsidRDefault="00CB0578"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NGO Profile Content</w:t>
      </w:r>
    </w:p>
    <w:p w:rsidR="00CB0578" w:rsidRPr="00292549" w:rsidRDefault="00F35A0B" w:rsidP="00F23189">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ASE</w:t>
      </w:r>
      <w:r w:rsidR="0021765D" w:rsidRPr="00292549">
        <w:rPr>
          <w:rFonts w:ascii="Times New Roman" w:hAnsi="Times New Roman" w:cs="Times New Roman"/>
          <w:sz w:val="24"/>
        </w:rPr>
        <w:t xml:space="preserve">AN Aid Map </w:t>
      </w:r>
      <w:r w:rsidRPr="00292549">
        <w:rPr>
          <w:rFonts w:ascii="Times New Roman" w:hAnsi="Times New Roman" w:cs="Times New Roman"/>
          <w:sz w:val="24"/>
        </w:rPr>
        <w:t>provide</w:t>
      </w:r>
      <w:r w:rsidR="0021765D" w:rsidRPr="00292549">
        <w:rPr>
          <w:rFonts w:ascii="Times New Roman" w:hAnsi="Times New Roman" w:cs="Times New Roman"/>
          <w:sz w:val="24"/>
        </w:rPr>
        <w:t>s</w:t>
      </w:r>
      <w:r w:rsidR="00A7504C">
        <w:rPr>
          <w:rFonts w:ascii="Times New Roman" w:hAnsi="Times New Roman" w:cs="Times New Roman"/>
          <w:sz w:val="24"/>
        </w:rPr>
        <w:t xml:space="preserve"> NGO</w:t>
      </w:r>
      <w:r w:rsidR="00684ACE" w:rsidRPr="00292549">
        <w:rPr>
          <w:rFonts w:ascii="Times New Roman" w:hAnsi="Times New Roman" w:cs="Times New Roman"/>
          <w:sz w:val="24"/>
        </w:rPr>
        <w:t xml:space="preserve"> th</w:t>
      </w:r>
      <w:r w:rsidR="005A1BE4" w:rsidRPr="00292549">
        <w:rPr>
          <w:rFonts w:ascii="Times New Roman" w:hAnsi="Times New Roman" w:cs="Times New Roman"/>
          <w:sz w:val="24"/>
        </w:rPr>
        <w:t xml:space="preserve">eir profile area where they </w:t>
      </w:r>
      <w:r w:rsidR="00684ACE" w:rsidRPr="00292549">
        <w:rPr>
          <w:rFonts w:ascii="Times New Roman" w:hAnsi="Times New Roman" w:cs="Times New Roman"/>
          <w:sz w:val="24"/>
        </w:rPr>
        <w:t>edit their information and display their achievements as well as their portfolios of projects</w:t>
      </w:r>
      <w:r w:rsidR="00AA6C67">
        <w:rPr>
          <w:rFonts w:ascii="Times New Roman" w:hAnsi="Times New Roman" w:cs="Times New Roman"/>
          <w:sz w:val="24"/>
        </w:rPr>
        <w:t>, ongoing projects, and connections</w:t>
      </w:r>
      <w:r w:rsidR="00684ACE" w:rsidRPr="00292549">
        <w:rPr>
          <w:rFonts w:ascii="Times New Roman" w:hAnsi="Times New Roman" w:cs="Times New Roman"/>
          <w:sz w:val="24"/>
        </w:rPr>
        <w:t xml:space="preserve">. It </w:t>
      </w:r>
      <w:r w:rsidR="00520342" w:rsidRPr="00292549">
        <w:rPr>
          <w:rFonts w:ascii="Times New Roman" w:hAnsi="Times New Roman" w:cs="Times New Roman"/>
          <w:sz w:val="24"/>
        </w:rPr>
        <w:t>show</w:t>
      </w:r>
      <w:r w:rsidR="00ED2100" w:rsidRPr="00292549">
        <w:rPr>
          <w:rFonts w:ascii="Times New Roman" w:hAnsi="Times New Roman" w:cs="Times New Roman"/>
          <w:sz w:val="24"/>
        </w:rPr>
        <w:t>s</w:t>
      </w:r>
      <w:r w:rsidR="00684ACE" w:rsidRPr="00292549">
        <w:rPr>
          <w:rFonts w:ascii="Times New Roman" w:hAnsi="Times New Roman" w:cs="Times New Roman"/>
          <w:sz w:val="24"/>
        </w:rPr>
        <w:t xml:space="preserve"> the profiles in detailed format. The NGO Aid Map only provides the organizational background in the profile of the organization. Other related applications have NGO profiling but only provides a glimpse description about them which is a disadvantage at th</w:t>
      </w:r>
      <w:r w:rsidR="0030248F">
        <w:rPr>
          <w:rFonts w:ascii="Times New Roman" w:hAnsi="Times New Roman" w:cs="Times New Roman"/>
          <w:sz w:val="24"/>
        </w:rPr>
        <w:t>eir part because NGO</w:t>
      </w:r>
      <w:r w:rsidR="00684ACE" w:rsidRPr="00292549">
        <w:rPr>
          <w:rFonts w:ascii="Times New Roman" w:hAnsi="Times New Roman" w:cs="Times New Roman"/>
          <w:sz w:val="24"/>
        </w:rPr>
        <w:t xml:space="preserve"> do no</w:t>
      </w:r>
      <w:r w:rsidR="00857FF8" w:rsidRPr="00292549">
        <w:rPr>
          <w:rFonts w:ascii="Times New Roman" w:hAnsi="Times New Roman" w:cs="Times New Roman"/>
          <w:sz w:val="24"/>
        </w:rPr>
        <w:t xml:space="preserve">t know each other and they do </w:t>
      </w:r>
      <w:r w:rsidR="00684ACE" w:rsidRPr="00292549">
        <w:rPr>
          <w:rFonts w:ascii="Times New Roman" w:hAnsi="Times New Roman" w:cs="Times New Roman"/>
          <w:sz w:val="24"/>
        </w:rPr>
        <w:t>not know the background of other organizations.</w:t>
      </w:r>
    </w:p>
    <w:p w:rsidR="00CB0578" w:rsidRPr="00292549" w:rsidRDefault="00CB0578"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lastRenderedPageBreak/>
        <w:t>Media Section in Project Profile</w:t>
      </w:r>
    </w:p>
    <w:p w:rsidR="006F54A6" w:rsidRPr="00292549" w:rsidRDefault="00BD263B" w:rsidP="00544BD6">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 xml:space="preserve">This feature </w:t>
      </w:r>
      <w:r w:rsidR="00AD71DC" w:rsidRPr="00292549">
        <w:rPr>
          <w:rFonts w:ascii="Times New Roman" w:hAnsi="Times New Roman" w:cs="Times New Roman"/>
          <w:sz w:val="24"/>
        </w:rPr>
        <w:t>makes</w:t>
      </w:r>
      <w:r w:rsidR="007469E5" w:rsidRPr="00292549">
        <w:rPr>
          <w:rFonts w:ascii="Times New Roman" w:hAnsi="Times New Roman" w:cs="Times New Roman"/>
          <w:sz w:val="24"/>
        </w:rPr>
        <w:t xml:space="preserve"> the</w:t>
      </w:r>
      <w:r w:rsidRPr="00292549">
        <w:rPr>
          <w:rFonts w:ascii="Times New Roman" w:hAnsi="Times New Roman" w:cs="Times New Roman"/>
          <w:sz w:val="24"/>
        </w:rPr>
        <w:t xml:space="preserve"> ASEAN Aid Map better than the other related software that handles NGO c</w:t>
      </w:r>
      <w:r w:rsidR="00103787" w:rsidRPr="00292549">
        <w:rPr>
          <w:rFonts w:ascii="Times New Roman" w:hAnsi="Times New Roman" w:cs="Times New Roman"/>
          <w:sz w:val="24"/>
        </w:rPr>
        <w:t xml:space="preserve">ollaboration. Media section </w:t>
      </w:r>
      <w:r w:rsidRPr="00292549">
        <w:rPr>
          <w:rFonts w:ascii="Times New Roman" w:hAnsi="Times New Roman" w:cs="Times New Roman"/>
          <w:sz w:val="24"/>
        </w:rPr>
        <w:t>provide</w:t>
      </w:r>
      <w:r w:rsidR="00103787" w:rsidRPr="00292549">
        <w:rPr>
          <w:rFonts w:ascii="Times New Roman" w:hAnsi="Times New Roman" w:cs="Times New Roman"/>
          <w:sz w:val="24"/>
        </w:rPr>
        <w:t>s</w:t>
      </w:r>
      <w:r w:rsidRPr="00292549">
        <w:rPr>
          <w:rFonts w:ascii="Times New Roman" w:hAnsi="Times New Roman" w:cs="Times New Roman"/>
          <w:sz w:val="24"/>
        </w:rPr>
        <w:t xml:space="preserve"> better insight to collaborators of a particular project to what is happening in progress. ASEAN Aid Map </w:t>
      </w:r>
      <w:r w:rsidR="007023E2" w:rsidRPr="00292549">
        <w:rPr>
          <w:rFonts w:ascii="Times New Roman" w:hAnsi="Times New Roman" w:cs="Times New Roman"/>
          <w:sz w:val="24"/>
        </w:rPr>
        <w:t>provide</w:t>
      </w:r>
      <w:r w:rsidR="00466CE4" w:rsidRPr="00292549">
        <w:rPr>
          <w:rFonts w:ascii="Times New Roman" w:hAnsi="Times New Roman" w:cs="Times New Roman"/>
          <w:sz w:val="24"/>
        </w:rPr>
        <w:t>s</w:t>
      </w:r>
      <w:r w:rsidRPr="00292549">
        <w:rPr>
          <w:rFonts w:ascii="Times New Roman" w:hAnsi="Times New Roman" w:cs="Times New Roman"/>
          <w:sz w:val="24"/>
        </w:rPr>
        <w:t xml:space="preserve"> an area where the o</w:t>
      </w:r>
      <w:r w:rsidR="00FC5413" w:rsidRPr="00292549">
        <w:rPr>
          <w:rFonts w:ascii="Times New Roman" w:hAnsi="Times New Roman" w:cs="Times New Roman"/>
          <w:sz w:val="24"/>
        </w:rPr>
        <w:t xml:space="preserve">rganization which </w:t>
      </w:r>
      <w:r w:rsidR="003F5FAB" w:rsidRPr="00292549">
        <w:rPr>
          <w:rFonts w:ascii="Times New Roman" w:hAnsi="Times New Roman" w:cs="Times New Roman"/>
          <w:sz w:val="24"/>
        </w:rPr>
        <w:t>h</w:t>
      </w:r>
      <w:r w:rsidR="00681ECD" w:rsidRPr="00292549">
        <w:rPr>
          <w:rFonts w:ascii="Times New Roman" w:hAnsi="Times New Roman" w:cs="Times New Roman"/>
          <w:sz w:val="24"/>
        </w:rPr>
        <w:t>andle</w:t>
      </w:r>
      <w:r w:rsidR="00FC5413" w:rsidRPr="00292549">
        <w:rPr>
          <w:rFonts w:ascii="Times New Roman" w:hAnsi="Times New Roman" w:cs="Times New Roman"/>
          <w:sz w:val="24"/>
        </w:rPr>
        <w:t>s</w:t>
      </w:r>
      <w:r w:rsidRPr="00292549">
        <w:rPr>
          <w:rFonts w:ascii="Times New Roman" w:hAnsi="Times New Roman" w:cs="Times New Roman"/>
          <w:sz w:val="24"/>
        </w:rPr>
        <w:t xml:space="preserve"> an ongoing project can postphotos about the progress of that project. Other related applications either only display text information or text with few photos which can be disadvantageous on their part.</w:t>
      </w:r>
    </w:p>
    <w:p w:rsidR="00CB0578" w:rsidRPr="00292549" w:rsidRDefault="00F32199"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Project Collaboration M</w:t>
      </w:r>
      <w:r w:rsidR="00CB0578" w:rsidRPr="00292549">
        <w:rPr>
          <w:rFonts w:ascii="Times New Roman" w:hAnsi="Times New Roman" w:cs="Times New Roman"/>
          <w:sz w:val="24"/>
        </w:rPr>
        <w:t>edium</w:t>
      </w:r>
    </w:p>
    <w:p w:rsidR="00CB0578" w:rsidRPr="00292549" w:rsidRDefault="005364B1" w:rsidP="00F23189">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NGO collaboration is very common in applications tha</w:t>
      </w:r>
      <w:r w:rsidR="00416D8B">
        <w:rPr>
          <w:rFonts w:ascii="Times New Roman" w:hAnsi="Times New Roman" w:cs="Times New Roman"/>
          <w:sz w:val="24"/>
        </w:rPr>
        <w:t>t provide a network of NGO</w:t>
      </w:r>
      <w:r w:rsidRPr="00292549">
        <w:rPr>
          <w:rFonts w:ascii="Times New Roman" w:hAnsi="Times New Roman" w:cs="Times New Roman"/>
          <w:sz w:val="24"/>
        </w:rPr>
        <w:t>. This feature allows NGO to collaborate</w:t>
      </w:r>
      <w:r w:rsidR="003D6A31">
        <w:rPr>
          <w:rFonts w:ascii="Times New Roman" w:hAnsi="Times New Roman" w:cs="Times New Roman"/>
          <w:sz w:val="24"/>
        </w:rPr>
        <w:t xml:space="preserve"> with the projects of other NGO</w:t>
      </w:r>
      <w:r w:rsidRPr="00292549">
        <w:rPr>
          <w:rFonts w:ascii="Times New Roman" w:hAnsi="Times New Roman" w:cs="Times New Roman"/>
          <w:sz w:val="24"/>
        </w:rPr>
        <w:t xml:space="preserve"> to enhance their services to the people. The NGO Aid Map provides NGO collaboration, but only the organization that manages the application can manipulate the data regarding collaboration. The NGO members should consult the organization or send an email to them if they want to collaborate on a</w:t>
      </w:r>
      <w:r w:rsidR="00BE0E8A" w:rsidRPr="00292549">
        <w:rPr>
          <w:rFonts w:ascii="Times New Roman" w:hAnsi="Times New Roman" w:cs="Times New Roman"/>
          <w:sz w:val="24"/>
        </w:rPr>
        <w:t xml:space="preserve"> particular project. They do </w:t>
      </w:r>
      <w:r w:rsidRPr="00292549">
        <w:rPr>
          <w:rFonts w:ascii="Times New Roman" w:hAnsi="Times New Roman" w:cs="Times New Roman"/>
          <w:sz w:val="24"/>
        </w:rPr>
        <w:t>not act independently regarding application for collaboration with ot</w:t>
      </w:r>
      <w:r w:rsidR="009938F5" w:rsidRPr="00292549">
        <w:rPr>
          <w:rFonts w:ascii="Times New Roman" w:hAnsi="Times New Roman" w:cs="Times New Roman"/>
          <w:sz w:val="24"/>
        </w:rPr>
        <w:t xml:space="preserve">her </w:t>
      </w:r>
      <w:r w:rsidR="00CE4B0B">
        <w:rPr>
          <w:rFonts w:ascii="Times New Roman" w:hAnsi="Times New Roman" w:cs="Times New Roman"/>
          <w:sz w:val="24"/>
        </w:rPr>
        <w:t>NGO</w:t>
      </w:r>
      <w:r w:rsidR="005F21FC" w:rsidRPr="00292549">
        <w:rPr>
          <w:rFonts w:ascii="Times New Roman" w:hAnsi="Times New Roman" w:cs="Times New Roman"/>
          <w:sz w:val="24"/>
        </w:rPr>
        <w:t>. ASEAN Aid map provides</w:t>
      </w:r>
      <w:r w:rsidR="00CE4B0B">
        <w:rPr>
          <w:rFonts w:ascii="Times New Roman" w:hAnsi="Times New Roman" w:cs="Times New Roman"/>
          <w:sz w:val="24"/>
        </w:rPr>
        <w:t xml:space="preserve"> NGO</w:t>
      </w:r>
      <w:r w:rsidRPr="00292549">
        <w:rPr>
          <w:rFonts w:ascii="Times New Roman" w:hAnsi="Times New Roman" w:cs="Times New Roman"/>
          <w:sz w:val="24"/>
        </w:rPr>
        <w:t xml:space="preserve"> discrete application for collaboration t</w:t>
      </w:r>
      <w:r w:rsidR="00EF2294" w:rsidRPr="00292549">
        <w:rPr>
          <w:rFonts w:ascii="Times New Roman" w:hAnsi="Times New Roman" w:cs="Times New Roman"/>
          <w:sz w:val="24"/>
        </w:rPr>
        <w:t xml:space="preserve">o other organizations. They </w:t>
      </w:r>
      <w:r w:rsidRPr="00292549">
        <w:rPr>
          <w:rFonts w:ascii="Times New Roman" w:hAnsi="Times New Roman" w:cs="Times New Roman"/>
          <w:sz w:val="24"/>
        </w:rPr>
        <w:t>ask for collaboration and fill</w:t>
      </w:r>
      <w:r w:rsidR="00B2586E">
        <w:rPr>
          <w:rFonts w:ascii="Times New Roman" w:hAnsi="Times New Roman" w:cs="Times New Roman"/>
          <w:sz w:val="24"/>
        </w:rPr>
        <w:t xml:space="preserve"> out the form on their own. NGO</w:t>
      </w:r>
      <w:r w:rsidRPr="00292549">
        <w:rPr>
          <w:rFonts w:ascii="Times New Roman" w:hAnsi="Times New Roman" w:cs="Times New Roman"/>
          <w:sz w:val="24"/>
        </w:rPr>
        <w:t xml:space="preserve"> ca</w:t>
      </w:r>
      <w:r w:rsidR="00B2586E">
        <w:rPr>
          <w:rFonts w:ascii="Times New Roman" w:hAnsi="Times New Roman" w:cs="Times New Roman"/>
          <w:sz w:val="24"/>
        </w:rPr>
        <w:t>n also invite their partner NGO</w:t>
      </w:r>
      <w:r w:rsidRPr="00292549">
        <w:rPr>
          <w:rFonts w:ascii="Times New Roman" w:hAnsi="Times New Roman" w:cs="Times New Roman"/>
          <w:sz w:val="24"/>
        </w:rPr>
        <w:t xml:space="preserve"> for collaboration. Other related applications have the same process with this feature as NGO Aid Map which is applying for collaboration through email.</w:t>
      </w:r>
    </w:p>
    <w:p w:rsidR="00CB0578" w:rsidRPr="00292549" w:rsidRDefault="00CB0578"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Inquiry and Communication Tools</w:t>
      </w:r>
    </w:p>
    <w:p w:rsidR="000E19B1" w:rsidRPr="00292549" w:rsidRDefault="00451BD4" w:rsidP="007C7A2A">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lastRenderedPageBreak/>
        <w:t xml:space="preserve">This feature is </w:t>
      </w:r>
      <w:r w:rsidR="00E622EC" w:rsidRPr="00292549">
        <w:rPr>
          <w:rFonts w:ascii="Times New Roman" w:hAnsi="Times New Roman" w:cs="Times New Roman"/>
          <w:sz w:val="24"/>
        </w:rPr>
        <w:t>one</w:t>
      </w:r>
      <w:r w:rsidR="00622850" w:rsidRPr="00292549">
        <w:rPr>
          <w:rFonts w:ascii="Times New Roman" w:hAnsi="Times New Roman" w:cs="Times New Roman"/>
          <w:sz w:val="24"/>
        </w:rPr>
        <w:t xml:space="preserve"> of the adva</w:t>
      </w:r>
      <w:r w:rsidR="003C06D3" w:rsidRPr="00292549">
        <w:rPr>
          <w:rFonts w:ascii="Times New Roman" w:hAnsi="Times New Roman" w:cs="Times New Roman"/>
          <w:sz w:val="24"/>
        </w:rPr>
        <w:t>ntages of ASEAN Aid Map compare</w:t>
      </w:r>
      <w:r w:rsidR="00622850" w:rsidRPr="00292549">
        <w:rPr>
          <w:rFonts w:ascii="Times New Roman" w:hAnsi="Times New Roman" w:cs="Times New Roman"/>
          <w:sz w:val="24"/>
        </w:rPr>
        <w:t xml:space="preserve"> to other related applications because </w:t>
      </w:r>
      <w:r w:rsidR="00884D18" w:rsidRPr="00292549">
        <w:rPr>
          <w:rFonts w:ascii="Times New Roman" w:hAnsi="Times New Roman" w:cs="Times New Roman"/>
          <w:sz w:val="24"/>
        </w:rPr>
        <w:t xml:space="preserve">it </w:t>
      </w:r>
      <w:r w:rsidR="0007093C" w:rsidRPr="00292549">
        <w:rPr>
          <w:rFonts w:ascii="Times New Roman" w:hAnsi="Times New Roman" w:cs="Times New Roman"/>
          <w:sz w:val="24"/>
        </w:rPr>
        <w:t>allow</w:t>
      </w:r>
      <w:r w:rsidR="00884D18" w:rsidRPr="00292549">
        <w:rPr>
          <w:rFonts w:ascii="Times New Roman" w:hAnsi="Times New Roman" w:cs="Times New Roman"/>
          <w:sz w:val="24"/>
        </w:rPr>
        <w:t>s</w:t>
      </w:r>
      <w:r w:rsidR="00C12816">
        <w:rPr>
          <w:rFonts w:ascii="Times New Roman" w:hAnsi="Times New Roman" w:cs="Times New Roman"/>
          <w:sz w:val="24"/>
        </w:rPr>
        <w:t xml:space="preserve"> the NGO</w:t>
      </w:r>
      <w:r w:rsidR="00622850" w:rsidRPr="00292549">
        <w:rPr>
          <w:rFonts w:ascii="Times New Roman" w:hAnsi="Times New Roman" w:cs="Times New Roman"/>
          <w:sz w:val="24"/>
        </w:rPr>
        <w:t xml:space="preserve"> to</w:t>
      </w:r>
      <w:r w:rsidR="00D60043">
        <w:rPr>
          <w:rFonts w:ascii="Times New Roman" w:hAnsi="Times New Roman" w:cs="Times New Roman"/>
          <w:sz w:val="24"/>
        </w:rPr>
        <w:t xml:space="preserve"> communicate with their connections</w:t>
      </w:r>
      <w:r w:rsidR="00622850" w:rsidRPr="00292549">
        <w:rPr>
          <w:rFonts w:ascii="Times New Roman" w:hAnsi="Times New Roman" w:cs="Times New Roman"/>
          <w:sz w:val="24"/>
        </w:rPr>
        <w:t xml:space="preserve"> or collaborators. The</w:t>
      </w:r>
      <w:r w:rsidR="00EE2061">
        <w:rPr>
          <w:rFonts w:ascii="Times New Roman" w:hAnsi="Times New Roman" w:cs="Times New Roman"/>
          <w:sz w:val="24"/>
        </w:rPr>
        <w:t xml:space="preserve"> </w:t>
      </w:r>
      <w:r w:rsidR="00622850" w:rsidRPr="00292549">
        <w:rPr>
          <w:rFonts w:ascii="Times New Roman" w:hAnsi="Times New Roman" w:cs="Times New Roman"/>
          <w:sz w:val="24"/>
        </w:rPr>
        <w:t>application</w:t>
      </w:r>
      <w:r w:rsidR="00EE2061">
        <w:rPr>
          <w:rFonts w:ascii="Times New Roman" w:hAnsi="Times New Roman" w:cs="Times New Roman"/>
          <w:sz w:val="24"/>
        </w:rPr>
        <w:t xml:space="preserve"> </w:t>
      </w:r>
      <w:r w:rsidR="00FA3494" w:rsidRPr="00292549">
        <w:rPr>
          <w:rFonts w:ascii="Times New Roman" w:hAnsi="Times New Roman" w:cs="Times New Roman"/>
          <w:sz w:val="24"/>
        </w:rPr>
        <w:t>provide</w:t>
      </w:r>
      <w:r w:rsidR="003C2999" w:rsidRPr="00292549">
        <w:rPr>
          <w:rFonts w:ascii="Times New Roman" w:hAnsi="Times New Roman" w:cs="Times New Roman"/>
          <w:sz w:val="24"/>
        </w:rPr>
        <w:t>s</w:t>
      </w:r>
      <w:r w:rsidR="00622850" w:rsidRPr="00292549">
        <w:rPr>
          <w:rFonts w:ascii="Times New Roman" w:hAnsi="Times New Roman" w:cs="Times New Roman"/>
          <w:sz w:val="24"/>
        </w:rPr>
        <w:t xml:space="preserve"> them with a project collaborator’s group and private messages where they can have their conversation. This feature</w:t>
      </w:r>
      <w:r w:rsidR="004D7BEA" w:rsidRPr="00292549">
        <w:rPr>
          <w:rFonts w:ascii="Times New Roman" w:hAnsi="Times New Roman" w:cs="Times New Roman"/>
          <w:sz w:val="24"/>
        </w:rPr>
        <w:t xml:space="preserve"> allows </w:t>
      </w:r>
      <w:r w:rsidR="00622850" w:rsidRPr="00292549">
        <w:rPr>
          <w:rFonts w:ascii="Times New Roman" w:hAnsi="Times New Roman" w:cs="Times New Roman"/>
          <w:sz w:val="24"/>
        </w:rPr>
        <w:t>the organizat</w:t>
      </w:r>
      <w:r w:rsidR="00473271">
        <w:rPr>
          <w:rFonts w:ascii="Times New Roman" w:hAnsi="Times New Roman" w:cs="Times New Roman"/>
          <w:sz w:val="24"/>
        </w:rPr>
        <w:t>ions to transact with other NGO</w:t>
      </w:r>
      <w:r w:rsidR="00622850" w:rsidRPr="00292549">
        <w:rPr>
          <w:rFonts w:ascii="Times New Roman" w:hAnsi="Times New Roman" w:cs="Times New Roman"/>
          <w:sz w:val="24"/>
        </w:rPr>
        <w:t xml:space="preserve"> or inquire with their partners about a certain p</w:t>
      </w:r>
      <w:r w:rsidR="00D96AB5" w:rsidRPr="00292549">
        <w:rPr>
          <w:rFonts w:ascii="Times New Roman" w:hAnsi="Times New Roman" w:cs="Times New Roman"/>
          <w:sz w:val="24"/>
        </w:rPr>
        <w:t>roject. W</w:t>
      </w:r>
      <w:r w:rsidR="00FB19A6" w:rsidRPr="00292549">
        <w:rPr>
          <w:rFonts w:ascii="Times New Roman" w:hAnsi="Times New Roman" w:cs="Times New Roman"/>
          <w:sz w:val="24"/>
        </w:rPr>
        <w:t>ith this feature, they have</w:t>
      </w:r>
      <w:r w:rsidR="00EE2061">
        <w:rPr>
          <w:rFonts w:ascii="Times New Roman" w:hAnsi="Times New Roman" w:cs="Times New Roman"/>
          <w:sz w:val="24"/>
        </w:rPr>
        <w:t xml:space="preserve"> </w:t>
      </w:r>
      <w:r w:rsidR="00622850" w:rsidRPr="00292549">
        <w:rPr>
          <w:rFonts w:ascii="Times New Roman" w:hAnsi="Times New Roman" w:cs="Times New Roman"/>
          <w:sz w:val="24"/>
        </w:rPr>
        <w:t>a place where they can share ideas and updates about the projects at hand.</w:t>
      </w:r>
    </w:p>
    <w:p w:rsidR="00CB0578" w:rsidRPr="00292549" w:rsidRDefault="00CE4B0E" w:rsidP="00683FAC">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Project Collaboration Suggestions and N</w:t>
      </w:r>
      <w:r w:rsidR="00CB0578" w:rsidRPr="00292549">
        <w:rPr>
          <w:rFonts w:ascii="Times New Roman" w:hAnsi="Times New Roman" w:cs="Times New Roman"/>
          <w:sz w:val="24"/>
        </w:rPr>
        <w:t>otifications</w:t>
      </w:r>
    </w:p>
    <w:p w:rsidR="007C7A2A" w:rsidRPr="00292549" w:rsidRDefault="00622850" w:rsidP="00005037">
      <w:pPr>
        <w:spacing w:after="0" w:line="480" w:lineRule="auto"/>
        <w:ind w:left="720" w:firstLine="720"/>
        <w:contextualSpacing/>
        <w:jc w:val="both"/>
        <w:rPr>
          <w:rFonts w:ascii="Times New Roman" w:hAnsi="Times New Roman" w:cs="Times New Roman"/>
          <w:sz w:val="24"/>
        </w:rPr>
      </w:pPr>
      <w:r w:rsidRPr="00292549">
        <w:rPr>
          <w:rFonts w:ascii="Times New Roman" w:hAnsi="Times New Roman" w:cs="Times New Roman"/>
          <w:sz w:val="24"/>
        </w:rPr>
        <w:t>The ASEAN Aid Map</w:t>
      </w:r>
      <w:r w:rsidR="008B180E" w:rsidRPr="00292549">
        <w:rPr>
          <w:rFonts w:ascii="Times New Roman" w:hAnsi="Times New Roman" w:cs="Times New Roman"/>
          <w:sz w:val="24"/>
        </w:rPr>
        <w:t>provide</w:t>
      </w:r>
      <w:r w:rsidR="00E563CB" w:rsidRPr="00292549">
        <w:rPr>
          <w:rFonts w:ascii="Times New Roman" w:hAnsi="Times New Roman" w:cs="Times New Roman"/>
          <w:sz w:val="24"/>
        </w:rPr>
        <w:t>s</w:t>
      </w:r>
      <w:r w:rsidRPr="00292549">
        <w:rPr>
          <w:rFonts w:ascii="Times New Roman" w:hAnsi="Times New Roman" w:cs="Times New Roman"/>
          <w:sz w:val="24"/>
        </w:rPr>
        <w:t xml:space="preserve"> NGO users suggestions of different projects that they can work on together and can be of big help to them. The</w:t>
      </w:r>
      <w:r w:rsidR="00092C2E">
        <w:rPr>
          <w:rFonts w:ascii="Times New Roman" w:hAnsi="Times New Roman" w:cs="Times New Roman"/>
          <w:sz w:val="24"/>
        </w:rPr>
        <w:t xml:space="preserve"> </w:t>
      </w:r>
      <w:r w:rsidRPr="00292549">
        <w:rPr>
          <w:rFonts w:ascii="Times New Roman" w:hAnsi="Times New Roman" w:cs="Times New Roman"/>
          <w:sz w:val="24"/>
        </w:rPr>
        <w:t xml:space="preserve">application </w:t>
      </w:r>
      <w:r w:rsidR="0068147A" w:rsidRPr="00292549">
        <w:rPr>
          <w:rFonts w:ascii="Times New Roman" w:hAnsi="Times New Roman" w:cs="Times New Roman"/>
          <w:sz w:val="24"/>
        </w:rPr>
        <w:t xml:space="preserve">provides </w:t>
      </w:r>
      <w:r w:rsidRPr="00292549">
        <w:rPr>
          <w:rFonts w:ascii="Times New Roman" w:hAnsi="Times New Roman" w:cs="Times New Roman"/>
          <w:sz w:val="24"/>
        </w:rPr>
        <w:t>the users with suggestions of projects that th</w:t>
      </w:r>
      <w:r w:rsidR="000A5664">
        <w:rPr>
          <w:rFonts w:ascii="Times New Roman" w:hAnsi="Times New Roman" w:cs="Times New Roman"/>
          <w:sz w:val="24"/>
        </w:rPr>
        <w:t>ey can collaborate with and NGO</w:t>
      </w:r>
      <w:r w:rsidRPr="00292549">
        <w:rPr>
          <w:rFonts w:ascii="Times New Roman" w:hAnsi="Times New Roman" w:cs="Times New Roman"/>
          <w:sz w:val="24"/>
        </w:rPr>
        <w:t xml:space="preserve"> they can invite for collaboration in their project based on collaborative filteri</w:t>
      </w:r>
      <w:r w:rsidR="00782516" w:rsidRPr="00292549">
        <w:rPr>
          <w:rFonts w:ascii="Times New Roman" w:hAnsi="Times New Roman" w:cs="Times New Roman"/>
          <w:sz w:val="24"/>
        </w:rPr>
        <w:t xml:space="preserve">ng factors. This application </w:t>
      </w:r>
      <w:r w:rsidR="003D7BA6" w:rsidRPr="00292549">
        <w:rPr>
          <w:rFonts w:ascii="Times New Roman" w:hAnsi="Times New Roman" w:cs="Times New Roman"/>
          <w:sz w:val="24"/>
        </w:rPr>
        <w:t xml:space="preserve">helps </w:t>
      </w:r>
      <w:r w:rsidRPr="00292549">
        <w:rPr>
          <w:rFonts w:ascii="Times New Roman" w:hAnsi="Times New Roman" w:cs="Times New Roman"/>
          <w:sz w:val="24"/>
        </w:rPr>
        <w:t>in the interest of users on various projects and help</w:t>
      </w:r>
      <w:r w:rsidR="006173AC" w:rsidRPr="00292549">
        <w:rPr>
          <w:rFonts w:ascii="Times New Roman" w:hAnsi="Times New Roman" w:cs="Times New Roman"/>
          <w:sz w:val="24"/>
        </w:rPr>
        <w:t>s</w:t>
      </w:r>
      <w:r w:rsidRPr="00292549">
        <w:rPr>
          <w:rFonts w:ascii="Times New Roman" w:hAnsi="Times New Roman" w:cs="Times New Roman"/>
          <w:sz w:val="24"/>
        </w:rPr>
        <w:t xml:space="preserve"> further improve coll</w:t>
      </w:r>
      <w:r w:rsidR="00112909">
        <w:rPr>
          <w:rFonts w:ascii="Times New Roman" w:hAnsi="Times New Roman" w:cs="Times New Roman"/>
          <w:sz w:val="24"/>
        </w:rPr>
        <w:t>aboration among NGO</w:t>
      </w:r>
      <w:r w:rsidR="00B30B96" w:rsidRPr="00292549">
        <w:rPr>
          <w:rFonts w:ascii="Times New Roman" w:hAnsi="Times New Roman" w:cs="Times New Roman"/>
          <w:sz w:val="24"/>
        </w:rPr>
        <w:t xml:space="preserve">. There are also </w:t>
      </w:r>
      <w:r w:rsidRPr="00292549">
        <w:rPr>
          <w:rFonts w:ascii="Times New Roman" w:hAnsi="Times New Roman" w:cs="Times New Roman"/>
          <w:sz w:val="24"/>
        </w:rPr>
        <w:t xml:space="preserve">notifications informing the user with regards to an invitation for collaboration, the collaboration, and partnership request </w:t>
      </w:r>
      <w:r w:rsidR="00E24432" w:rsidRPr="00292549">
        <w:rPr>
          <w:rFonts w:ascii="Times New Roman" w:hAnsi="Times New Roman" w:cs="Times New Roman"/>
          <w:sz w:val="24"/>
        </w:rPr>
        <w:t xml:space="preserve">are </w:t>
      </w:r>
      <w:r w:rsidR="00B062D7" w:rsidRPr="00292549">
        <w:rPr>
          <w:rFonts w:ascii="Times New Roman" w:hAnsi="Times New Roman" w:cs="Times New Roman"/>
          <w:sz w:val="24"/>
        </w:rPr>
        <w:t xml:space="preserve">accepted </w:t>
      </w:r>
      <w:r w:rsidRPr="00292549">
        <w:rPr>
          <w:rFonts w:ascii="Times New Roman" w:hAnsi="Times New Roman" w:cs="Times New Roman"/>
          <w:sz w:val="24"/>
        </w:rPr>
        <w:t>and new</w:t>
      </w:r>
      <w:r w:rsidR="00EE2061">
        <w:rPr>
          <w:rFonts w:ascii="Times New Roman" w:hAnsi="Times New Roman" w:cs="Times New Roman"/>
          <w:sz w:val="24"/>
        </w:rPr>
        <w:t xml:space="preserve"> </w:t>
      </w:r>
      <w:r w:rsidRPr="00292549">
        <w:rPr>
          <w:rFonts w:ascii="Times New Roman" w:hAnsi="Times New Roman" w:cs="Times New Roman"/>
          <w:sz w:val="24"/>
        </w:rPr>
        <w:t>projects created by their partner organizations.</w:t>
      </w:r>
    </w:p>
    <w:p w:rsidR="00A470C0" w:rsidRPr="00E644F6" w:rsidRDefault="00A470C0" w:rsidP="00005037">
      <w:pPr>
        <w:spacing w:after="0" w:line="480" w:lineRule="auto"/>
        <w:ind w:left="720" w:firstLine="720"/>
        <w:contextualSpacing/>
        <w:jc w:val="both"/>
        <w:rPr>
          <w:rFonts w:ascii="Times New Roman" w:hAnsi="Times New Roman" w:cs="Times New Roman"/>
          <w:sz w:val="16"/>
        </w:rPr>
      </w:pPr>
    </w:p>
    <w:p w:rsidR="003E4FE0" w:rsidRPr="00292549" w:rsidRDefault="00756410" w:rsidP="00E15CA3">
      <w:pPr>
        <w:pStyle w:val="ListParagraph"/>
        <w:numPr>
          <w:ilvl w:val="0"/>
          <w:numId w:val="6"/>
        </w:numPr>
        <w:tabs>
          <w:tab w:val="left" w:pos="0"/>
          <w:tab w:val="left" w:pos="720"/>
          <w:tab w:val="left" w:pos="1710"/>
        </w:tabs>
        <w:autoSpaceDE w:val="0"/>
        <w:autoSpaceDN w:val="0"/>
        <w:adjustRightInd w:val="0"/>
        <w:spacing w:after="0" w:line="480" w:lineRule="auto"/>
        <w:ind w:left="720" w:hanging="720"/>
        <w:jc w:val="both"/>
        <w:rPr>
          <w:rFonts w:ascii="Times New Roman" w:hAnsi="Times New Roman" w:cs="Times New Roman"/>
          <w:bCs/>
          <w:sz w:val="24"/>
          <w:szCs w:val="24"/>
        </w:rPr>
      </w:pPr>
      <w:r w:rsidRPr="00292549">
        <w:rPr>
          <w:rFonts w:ascii="Times New Roman" w:hAnsi="Times New Roman" w:cs="Times New Roman"/>
          <w:bCs/>
          <w:sz w:val="24"/>
          <w:szCs w:val="24"/>
        </w:rPr>
        <w:t>Project Scope</w:t>
      </w:r>
    </w:p>
    <w:p w:rsidR="003C34FF" w:rsidRPr="00292549" w:rsidRDefault="00766DB7" w:rsidP="00766DB7">
      <w:pPr>
        <w:tabs>
          <w:tab w:val="left" w:pos="720"/>
          <w:tab w:val="left" w:pos="900"/>
        </w:tabs>
        <w:spacing w:after="0" w:line="480" w:lineRule="auto"/>
        <w:jc w:val="both"/>
        <w:rPr>
          <w:rFonts w:ascii="Times New Roman" w:hAnsi="Times New Roman" w:cs="Times New Roman"/>
          <w:sz w:val="24"/>
          <w:szCs w:val="24"/>
        </w:rPr>
      </w:pPr>
      <w:r w:rsidRPr="00292549">
        <w:rPr>
          <w:rFonts w:ascii="Times New Roman" w:hAnsi="Times New Roman" w:cs="Times New Roman"/>
          <w:sz w:val="24"/>
          <w:szCs w:val="24"/>
        </w:rPr>
        <w:tab/>
      </w:r>
      <w:r w:rsidR="0032387D" w:rsidRPr="00292549">
        <w:rPr>
          <w:rFonts w:ascii="Times New Roman" w:hAnsi="Times New Roman" w:cs="Times New Roman"/>
          <w:sz w:val="24"/>
          <w:szCs w:val="24"/>
        </w:rPr>
        <w:t xml:space="preserve">ASEAN Aid Map </w:t>
      </w:r>
      <w:r w:rsidR="00ED39D6" w:rsidRPr="00292549">
        <w:rPr>
          <w:rFonts w:ascii="Times New Roman" w:hAnsi="Times New Roman" w:cs="Times New Roman"/>
          <w:sz w:val="24"/>
          <w:szCs w:val="24"/>
        </w:rPr>
        <w:t xml:space="preserve">aims </w:t>
      </w:r>
      <w:r w:rsidR="0032387D" w:rsidRPr="00292549">
        <w:rPr>
          <w:rFonts w:ascii="Times New Roman" w:hAnsi="Times New Roman" w:cs="Times New Roman"/>
          <w:sz w:val="24"/>
          <w:szCs w:val="24"/>
        </w:rPr>
        <w:t>to inform the people of the projects of non-government organizations in ASEAN. This web application also help</w:t>
      </w:r>
      <w:r w:rsidR="004D37DC" w:rsidRPr="00292549">
        <w:rPr>
          <w:rFonts w:ascii="Times New Roman" w:hAnsi="Times New Roman" w:cs="Times New Roman"/>
          <w:sz w:val="24"/>
          <w:szCs w:val="24"/>
        </w:rPr>
        <w:t>s</w:t>
      </w:r>
      <w:r w:rsidR="0032387D" w:rsidRPr="00292549">
        <w:rPr>
          <w:rFonts w:ascii="Times New Roman" w:hAnsi="Times New Roman" w:cs="Times New Roman"/>
          <w:sz w:val="24"/>
          <w:szCs w:val="24"/>
        </w:rPr>
        <w:t xml:space="preserve"> non-government organizations in managing their projects, as well as their collaboration with other organizations, and donors. The following details are presented to expound further the scope of the application:</w:t>
      </w:r>
    </w:p>
    <w:p w:rsidR="00C149BF" w:rsidRPr="00292549" w:rsidRDefault="004B30D5" w:rsidP="002D1036">
      <w:pPr>
        <w:pStyle w:val="ListParagraph"/>
        <w:numPr>
          <w:ilvl w:val="0"/>
          <w:numId w:val="8"/>
        </w:numPr>
        <w:tabs>
          <w:tab w:val="left" w:pos="1800"/>
          <w:tab w:val="left" w:pos="198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lastRenderedPageBreak/>
        <w:t>Countries</w:t>
      </w:r>
      <w:r w:rsidR="00C149BF" w:rsidRPr="00292549">
        <w:rPr>
          <w:rFonts w:ascii="Times New Roman" w:hAnsi="Times New Roman" w:cs="Times New Roman"/>
          <w:sz w:val="24"/>
          <w:szCs w:val="24"/>
        </w:rPr>
        <w:t xml:space="preserve"> Included in the Map</w:t>
      </w:r>
    </w:p>
    <w:p w:rsidR="00C149BF" w:rsidRPr="00292549" w:rsidRDefault="00E05194" w:rsidP="00683FAC">
      <w:pPr>
        <w:tabs>
          <w:tab w:val="left" w:pos="1440"/>
          <w:tab w:val="left" w:pos="198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00397C15" w:rsidRPr="00292549">
        <w:rPr>
          <w:rFonts w:ascii="Times New Roman" w:hAnsi="Times New Roman" w:cs="Times New Roman"/>
          <w:sz w:val="24"/>
          <w:szCs w:val="24"/>
        </w:rPr>
        <w:t xml:space="preserve">In this application, there </w:t>
      </w:r>
      <w:r w:rsidR="00FE72AD" w:rsidRPr="00292549">
        <w:rPr>
          <w:rFonts w:ascii="Times New Roman" w:hAnsi="Times New Roman" w:cs="Times New Roman"/>
          <w:sz w:val="24"/>
          <w:szCs w:val="24"/>
        </w:rPr>
        <w:t xml:space="preserve">is </w:t>
      </w:r>
      <w:r w:rsidR="00397C15" w:rsidRPr="00292549">
        <w:rPr>
          <w:rFonts w:ascii="Times New Roman" w:hAnsi="Times New Roman" w:cs="Times New Roman"/>
          <w:sz w:val="24"/>
          <w:szCs w:val="24"/>
        </w:rPr>
        <w:t xml:space="preserve">a Graphical Information System (GIS) feature that </w:t>
      </w:r>
      <w:r w:rsidR="003816A4" w:rsidRPr="00292549">
        <w:rPr>
          <w:rFonts w:ascii="Times New Roman" w:hAnsi="Times New Roman" w:cs="Times New Roman"/>
          <w:sz w:val="24"/>
          <w:szCs w:val="24"/>
        </w:rPr>
        <w:t xml:space="preserve">shows </w:t>
      </w:r>
      <w:r w:rsidR="00397C15" w:rsidRPr="00292549">
        <w:rPr>
          <w:rFonts w:ascii="Times New Roman" w:hAnsi="Times New Roman" w:cs="Times New Roman"/>
          <w:sz w:val="24"/>
          <w:szCs w:val="24"/>
        </w:rPr>
        <w:t xml:space="preserve">the number of projects in the areas of a particular country. With the use of this feature, users can navigate through different projects in each state. The states included in the map are only members of the ASEAN. Currently, ASEAN has </w:t>
      </w:r>
      <w:r w:rsidR="00641124">
        <w:rPr>
          <w:rFonts w:ascii="Times New Roman" w:hAnsi="Times New Roman" w:cs="Times New Roman"/>
          <w:sz w:val="24"/>
          <w:szCs w:val="24"/>
        </w:rPr>
        <w:t>ten member states. These countries</w:t>
      </w:r>
      <w:r w:rsidR="00397C15" w:rsidRPr="00292549">
        <w:rPr>
          <w:rFonts w:ascii="Times New Roman" w:hAnsi="Times New Roman" w:cs="Times New Roman"/>
          <w:sz w:val="24"/>
          <w:szCs w:val="24"/>
        </w:rPr>
        <w:t xml:space="preserve"> are the following: Brunei Darussalam, Cambodia, Indonesia, Lao PDR, Malaysia, Myanmar, Philippines, Singapore, Thailand, and Vietnam (Asean.org, 2016).</w:t>
      </w:r>
    </w:p>
    <w:p w:rsidR="00C149BF" w:rsidRPr="00292549" w:rsidRDefault="00C149BF" w:rsidP="00683FAC">
      <w:pPr>
        <w:pStyle w:val="ListParagraph"/>
        <w:numPr>
          <w:ilvl w:val="0"/>
          <w:numId w:val="8"/>
        </w:numPr>
        <w:tabs>
          <w:tab w:val="left" w:pos="540"/>
          <w:tab w:val="left" w:pos="90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Non-Government Organizations</w:t>
      </w:r>
    </w:p>
    <w:p w:rsidR="00D63F36" w:rsidRPr="00292549" w:rsidRDefault="00E05194" w:rsidP="001736E2">
      <w:pPr>
        <w:tabs>
          <w:tab w:val="left" w:pos="540"/>
          <w:tab w:val="left" w:pos="90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Pr="00292549">
        <w:rPr>
          <w:rFonts w:ascii="Times New Roman" w:hAnsi="Times New Roman" w:cs="Times New Roman"/>
          <w:sz w:val="24"/>
          <w:szCs w:val="24"/>
        </w:rPr>
        <w:tab/>
      </w:r>
      <w:r w:rsidR="00446E49" w:rsidRPr="00292549">
        <w:rPr>
          <w:rFonts w:ascii="Times New Roman" w:hAnsi="Times New Roman" w:cs="Times New Roman"/>
          <w:sz w:val="24"/>
          <w:szCs w:val="24"/>
        </w:rPr>
        <w:t xml:space="preserve">One of the purposes of the team in developing this </w:t>
      </w:r>
      <w:r w:rsidR="00C759A0">
        <w:rPr>
          <w:rFonts w:ascii="Times New Roman" w:hAnsi="Times New Roman" w:cs="Times New Roman"/>
          <w:sz w:val="24"/>
          <w:szCs w:val="24"/>
        </w:rPr>
        <w:t>application is to unite the NGO</w:t>
      </w:r>
      <w:r w:rsidR="00446E49" w:rsidRPr="00292549">
        <w:rPr>
          <w:rFonts w:ascii="Times New Roman" w:hAnsi="Times New Roman" w:cs="Times New Roman"/>
          <w:sz w:val="24"/>
          <w:szCs w:val="24"/>
        </w:rPr>
        <w:t xml:space="preserve"> in the 10 ASEAN</w:t>
      </w:r>
      <w:r w:rsidR="00505CD3" w:rsidRPr="00292549">
        <w:rPr>
          <w:rFonts w:ascii="Times New Roman" w:hAnsi="Times New Roman" w:cs="Times New Roman"/>
          <w:sz w:val="24"/>
          <w:szCs w:val="24"/>
        </w:rPr>
        <w:t xml:space="preserve"> countries. The application </w:t>
      </w:r>
      <w:r w:rsidR="00446E49" w:rsidRPr="00292549">
        <w:rPr>
          <w:rFonts w:ascii="Times New Roman" w:hAnsi="Times New Roman" w:cs="Times New Roman"/>
          <w:sz w:val="24"/>
          <w:szCs w:val="24"/>
        </w:rPr>
        <w:t>allow</w:t>
      </w:r>
      <w:r w:rsidR="00505CD3" w:rsidRPr="00292549">
        <w:rPr>
          <w:rFonts w:ascii="Times New Roman" w:hAnsi="Times New Roman" w:cs="Times New Roman"/>
          <w:sz w:val="24"/>
          <w:szCs w:val="24"/>
        </w:rPr>
        <w:t>s</w:t>
      </w:r>
      <w:r w:rsidR="00C35481">
        <w:rPr>
          <w:rFonts w:ascii="Times New Roman" w:hAnsi="Times New Roman" w:cs="Times New Roman"/>
          <w:sz w:val="24"/>
          <w:szCs w:val="24"/>
        </w:rPr>
        <w:t xml:space="preserve"> two or more NGO</w:t>
      </w:r>
      <w:r w:rsidR="00446E49" w:rsidRPr="00292549">
        <w:rPr>
          <w:rFonts w:ascii="Times New Roman" w:hAnsi="Times New Roman" w:cs="Times New Roman"/>
          <w:sz w:val="24"/>
          <w:szCs w:val="24"/>
        </w:rPr>
        <w:t xml:space="preserve"> to collaborate on one or many projects, and manage it together as well. In working together with</w:t>
      </w:r>
      <w:r w:rsidR="002A2583" w:rsidRPr="00292549">
        <w:rPr>
          <w:rFonts w:ascii="Times New Roman" w:hAnsi="Times New Roman" w:cs="Times New Roman"/>
          <w:sz w:val="24"/>
          <w:szCs w:val="24"/>
        </w:rPr>
        <w:t xml:space="preserve"> different organizations, it </w:t>
      </w:r>
      <w:r w:rsidR="00446E49" w:rsidRPr="00292549">
        <w:rPr>
          <w:rFonts w:ascii="Times New Roman" w:hAnsi="Times New Roman" w:cs="Times New Roman"/>
          <w:sz w:val="24"/>
          <w:szCs w:val="24"/>
        </w:rPr>
        <w:t>help</w:t>
      </w:r>
      <w:r w:rsidR="000A5C69" w:rsidRPr="00292549">
        <w:rPr>
          <w:rFonts w:ascii="Times New Roman" w:hAnsi="Times New Roman" w:cs="Times New Roman"/>
          <w:sz w:val="24"/>
          <w:szCs w:val="24"/>
        </w:rPr>
        <w:t>s</w:t>
      </w:r>
      <w:r w:rsidR="00446E49" w:rsidRPr="00292549">
        <w:rPr>
          <w:rFonts w:ascii="Times New Roman" w:hAnsi="Times New Roman" w:cs="Times New Roman"/>
          <w:sz w:val="24"/>
          <w:szCs w:val="24"/>
        </w:rPr>
        <w:t xml:space="preserve"> in enhancing the services, training, and assistance that they</w:t>
      </w:r>
      <w:r w:rsidR="00AC746A" w:rsidRPr="00292549">
        <w:rPr>
          <w:rFonts w:ascii="Times New Roman" w:hAnsi="Times New Roman" w:cs="Times New Roman"/>
          <w:sz w:val="24"/>
          <w:szCs w:val="24"/>
        </w:rPr>
        <w:t xml:space="preserve"> can</w:t>
      </w:r>
      <w:r w:rsidR="00446E49" w:rsidRPr="00292549">
        <w:rPr>
          <w:rFonts w:ascii="Times New Roman" w:hAnsi="Times New Roman" w:cs="Times New Roman"/>
          <w:sz w:val="24"/>
          <w:szCs w:val="24"/>
        </w:rPr>
        <w:t xml:space="preserve"> provide. Thus</w:t>
      </w:r>
      <w:r w:rsidR="00FD14C0">
        <w:rPr>
          <w:rFonts w:ascii="Times New Roman" w:hAnsi="Times New Roman" w:cs="Times New Roman"/>
          <w:sz w:val="24"/>
          <w:szCs w:val="24"/>
        </w:rPr>
        <w:t>, in this application, only NGO</w:t>
      </w:r>
      <w:r w:rsidR="00446E49" w:rsidRPr="00292549">
        <w:rPr>
          <w:rFonts w:ascii="Times New Roman" w:hAnsi="Times New Roman" w:cs="Times New Roman"/>
          <w:sz w:val="24"/>
          <w:szCs w:val="24"/>
        </w:rPr>
        <w:t xml:space="preserve"> of</w:t>
      </w:r>
      <w:r w:rsidR="00D464C4" w:rsidRPr="00292549">
        <w:rPr>
          <w:rFonts w:ascii="Times New Roman" w:hAnsi="Times New Roman" w:cs="Times New Roman"/>
          <w:sz w:val="24"/>
          <w:szCs w:val="24"/>
        </w:rPr>
        <w:t xml:space="preserve"> any ASEAN countries are allowed</w:t>
      </w:r>
      <w:r w:rsidR="00446E49" w:rsidRPr="00292549">
        <w:rPr>
          <w:rFonts w:ascii="Times New Roman" w:hAnsi="Times New Roman" w:cs="Times New Roman"/>
          <w:sz w:val="24"/>
          <w:szCs w:val="24"/>
        </w:rPr>
        <w:t xml:space="preserve"> to create their profile and manage projects.</w:t>
      </w:r>
    </w:p>
    <w:p w:rsidR="00C149BF" w:rsidRPr="00292549" w:rsidRDefault="00C149BF" w:rsidP="00683FAC">
      <w:pPr>
        <w:pStyle w:val="ListParagraph"/>
        <w:numPr>
          <w:ilvl w:val="0"/>
          <w:numId w:val="8"/>
        </w:numPr>
        <w:tabs>
          <w:tab w:val="left" w:pos="540"/>
          <w:tab w:val="left" w:pos="90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Users</w:t>
      </w:r>
    </w:p>
    <w:p w:rsidR="00535695" w:rsidRPr="00292549" w:rsidRDefault="00E05194" w:rsidP="00535695">
      <w:pPr>
        <w:tabs>
          <w:tab w:val="left" w:pos="540"/>
          <w:tab w:val="left" w:pos="90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Pr="00292549">
        <w:rPr>
          <w:rFonts w:ascii="Times New Roman" w:hAnsi="Times New Roman" w:cs="Times New Roman"/>
          <w:sz w:val="24"/>
          <w:szCs w:val="24"/>
        </w:rPr>
        <w:tab/>
      </w:r>
      <w:r w:rsidR="00D74D36" w:rsidRPr="00292549">
        <w:rPr>
          <w:rFonts w:ascii="Times New Roman" w:hAnsi="Times New Roman" w:cs="Times New Roman"/>
          <w:sz w:val="24"/>
          <w:szCs w:val="24"/>
        </w:rPr>
        <w:t>A</w:t>
      </w:r>
      <w:r w:rsidR="00E52A90">
        <w:rPr>
          <w:rFonts w:ascii="Times New Roman" w:hAnsi="Times New Roman" w:cs="Times New Roman"/>
          <w:sz w:val="24"/>
          <w:szCs w:val="24"/>
        </w:rPr>
        <w:t>SEAN Aid Map</w:t>
      </w:r>
      <w:r w:rsidR="003D47F4" w:rsidRPr="00292549">
        <w:rPr>
          <w:rFonts w:ascii="Times New Roman" w:hAnsi="Times New Roman" w:cs="Times New Roman"/>
          <w:sz w:val="24"/>
          <w:szCs w:val="24"/>
        </w:rPr>
        <w:t xml:space="preserve"> target users </w:t>
      </w:r>
      <w:r w:rsidR="00BC22BA" w:rsidRPr="00292549">
        <w:rPr>
          <w:rFonts w:ascii="Times New Roman" w:hAnsi="Times New Roman" w:cs="Times New Roman"/>
          <w:sz w:val="24"/>
          <w:szCs w:val="24"/>
        </w:rPr>
        <w:t xml:space="preserve">are </w:t>
      </w:r>
      <w:r w:rsidR="003D47F4" w:rsidRPr="00292549">
        <w:rPr>
          <w:rFonts w:ascii="Times New Roman" w:hAnsi="Times New Roman" w:cs="Times New Roman"/>
          <w:sz w:val="24"/>
          <w:szCs w:val="24"/>
        </w:rPr>
        <w:t xml:space="preserve">the </w:t>
      </w:r>
      <w:r w:rsidR="00090E10">
        <w:rPr>
          <w:rFonts w:ascii="Times New Roman" w:hAnsi="Times New Roman" w:cs="Times New Roman"/>
          <w:sz w:val="24"/>
          <w:szCs w:val="24"/>
        </w:rPr>
        <w:t>ASEAN-based NGO</w:t>
      </w:r>
      <w:r w:rsidR="00AD04E5">
        <w:rPr>
          <w:rFonts w:ascii="Times New Roman" w:hAnsi="Times New Roman" w:cs="Times New Roman"/>
          <w:sz w:val="24"/>
          <w:szCs w:val="24"/>
        </w:rPr>
        <w:t xml:space="preserve"> and the public. For the NGO</w:t>
      </w:r>
      <w:r w:rsidR="00D74D36" w:rsidRPr="00292549">
        <w:rPr>
          <w:rFonts w:ascii="Times New Roman" w:hAnsi="Times New Roman" w:cs="Times New Roman"/>
          <w:sz w:val="24"/>
          <w:szCs w:val="24"/>
        </w:rPr>
        <w:t xml:space="preserve">, they </w:t>
      </w:r>
      <w:r w:rsidR="00DE1EEA">
        <w:rPr>
          <w:rFonts w:ascii="Times New Roman" w:hAnsi="Times New Roman" w:cs="Times New Roman"/>
          <w:sz w:val="24"/>
          <w:szCs w:val="24"/>
        </w:rPr>
        <w:t>can</w:t>
      </w:r>
      <w:bookmarkStart w:id="0" w:name="_GoBack"/>
      <w:bookmarkEnd w:id="0"/>
      <w:r w:rsidR="00D74D36" w:rsidRPr="00292549">
        <w:rPr>
          <w:rFonts w:ascii="Times New Roman" w:hAnsi="Times New Roman" w:cs="Times New Roman"/>
          <w:sz w:val="24"/>
          <w:szCs w:val="24"/>
        </w:rPr>
        <w:t xml:space="preserve"> setup an account for their organization. They can post and show the projects that they</w:t>
      </w:r>
      <w:r w:rsidR="00EE2061">
        <w:rPr>
          <w:rFonts w:ascii="Times New Roman" w:hAnsi="Times New Roman" w:cs="Times New Roman"/>
          <w:sz w:val="24"/>
          <w:szCs w:val="24"/>
        </w:rPr>
        <w:t xml:space="preserve"> </w:t>
      </w:r>
      <w:r w:rsidR="00D74D36" w:rsidRPr="00292549">
        <w:rPr>
          <w:rFonts w:ascii="Times New Roman" w:hAnsi="Times New Roman" w:cs="Times New Roman"/>
          <w:sz w:val="24"/>
          <w:szCs w:val="24"/>
        </w:rPr>
        <w:t xml:space="preserve">handle, it may be ongoing or already done. They may </w:t>
      </w:r>
      <w:r w:rsidR="0043671C">
        <w:rPr>
          <w:rFonts w:ascii="Times New Roman" w:hAnsi="Times New Roman" w:cs="Times New Roman"/>
          <w:sz w:val="24"/>
          <w:szCs w:val="24"/>
        </w:rPr>
        <w:t>also collaborate with other NGO</w:t>
      </w:r>
      <w:r w:rsidR="00D74D36" w:rsidRPr="00292549">
        <w:rPr>
          <w:rFonts w:ascii="Times New Roman" w:hAnsi="Times New Roman" w:cs="Times New Roman"/>
          <w:sz w:val="24"/>
          <w:szCs w:val="24"/>
        </w:rPr>
        <w:t xml:space="preserve"> using the feature of the application which </w:t>
      </w:r>
      <w:r w:rsidR="00A35F97">
        <w:rPr>
          <w:rFonts w:ascii="Times New Roman" w:hAnsi="Times New Roman" w:cs="Times New Roman"/>
          <w:sz w:val="24"/>
          <w:szCs w:val="24"/>
        </w:rPr>
        <w:t xml:space="preserve">allows </w:t>
      </w:r>
      <w:r w:rsidR="00D74D36" w:rsidRPr="00292549">
        <w:rPr>
          <w:rFonts w:ascii="Times New Roman" w:hAnsi="Times New Roman" w:cs="Times New Roman"/>
          <w:sz w:val="24"/>
          <w:szCs w:val="24"/>
        </w:rPr>
        <w:t xml:space="preserve">them to apply as a project collaborator. The public may use the ASEAN Aid Map in viewing these projects without creating an account. They may also search for </w:t>
      </w:r>
      <w:r w:rsidR="00D74D36" w:rsidRPr="00292549">
        <w:rPr>
          <w:rFonts w:ascii="Times New Roman" w:hAnsi="Times New Roman" w:cs="Times New Roman"/>
          <w:sz w:val="24"/>
          <w:szCs w:val="24"/>
        </w:rPr>
        <w:lastRenderedPageBreak/>
        <w:t>projects located in their state or their sector of interest. In navigating thro</w:t>
      </w:r>
      <w:r w:rsidR="00513D7E" w:rsidRPr="00292549">
        <w:rPr>
          <w:rFonts w:ascii="Times New Roman" w:hAnsi="Times New Roman" w:cs="Times New Roman"/>
          <w:sz w:val="24"/>
          <w:szCs w:val="24"/>
        </w:rPr>
        <w:t>ugh different projects, they</w:t>
      </w:r>
      <w:r w:rsidR="00EE2061">
        <w:rPr>
          <w:rFonts w:ascii="Times New Roman" w:hAnsi="Times New Roman" w:cs="Times New Roman"/>
          <w:sz w:val="24"/>
          <w:szCs w:val="24"/>
        </w:rPr>
        <w:t xml:space="preserve"> </w:t>
      </w:r>
      <w:r w:rsidR="00D74D36" w:rsidRPr="00292549">
        <w:rPr>
          <w:rFonts w:ascii="Times New Roman" w:hAnsi="Times New Roman" w:cs="Times New Roman"/>
          <w:sz w:val="24"/>
          <w:szCs w:val="24"/>
        </w:rPr>
        <w:t>either use the custo</w:t>
      </w:r>
      <w:r w:rsidR="0082088B" w:rsidRPr="00292549">
        <w:rPr>
          <w:rFonts w:ascii="Times New Roman" w:hAnsi="Times New Roman" w:cs="Times New Roman"/>
          <w:sz w:val="24"/>
          <w:szCs w:val="24"/>
        </w:rPr>
        <w:t xml:space="preserve">mize search function or </w:t>
      </w:r>
      <w:r w:rsidR="00D74D36" w:rsidRPr="00292549">
        <w:rPr>
          <w:rFonts w:ascii="Times New Roman" w:hAnsi="Times New Roman" w:cs="Times New Roman"/>
          <w:sz w:val="24"/>
          <w:szCs w:val="24"/>
        </w:rPr>
        <w:t>the GIS feature.</w:t>
      </w:r>
    </w:p>
    <w:p w:rsidR="00C149BF" w:rsidRPr="00292549" w:rsidRDefault="00C149BF" w:rsidP="00683FAC">
      <w:pPr>
        <w:pStyle w:val="ListParagraph"/>
        <w:numPr>
          <w:ilvl w:val="0"/>
          <w:numId w:val="8"/>
        </w:numPr>
        <w:tabs>
          <w:tab w:val="left" w:pos="540"/>
          <w:tab w:val="left" w:pos="90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Implementation and Development Platform</w:t>
      </w:r>
    </w:p>
    <w:p w:rsidR="0078617E" w:rsidRDefault="00E05194" w:rsidP="00683FAC">
      <w:pPr>
        <w:tabs>
          <w:tab w:val="left" w:pos="540"/>
          <w:tab w:val="left" w:pos="90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Pr="00292549">
        <w:rPr>
          <w:rFonts w:ascii="Times New Roman" w:hAnsi="Times New Roman" w:cs="Times New Roman"/>
          <w:sz w:val="24"/>
          <w:szCs w:val="24"/>
        </w:rPr>
        <w:tab/>
      </w:r>
      <w:r w:rsidR="004B67EA" w:rsidRPr="00292549">
        <w:rPr>
          <w:rFonts w:ascii="Times New Roman" w:hAnsi="Times New Roman" w:cs="Times New Roman"/>
          <w:sz w:val="24"/>
          <w:szCs w:val="24"/>
        </w:rPr>
        <w:t xml:space="preserve">ASEAN Aid Map is a web application and </w:t>
      </w:r>
      <w:r w:rsidR="007A2232" w:rsidRPr="00292549">
        <w:rPr>
          <w:rFonts w:ascii="Times New Roman" w:hAnsi="Times New Roman" w:cs="Times New Roman"/>
          <w:sz w:val="24"/>
          <w:szCs w:val="24"/>
        </w:rPr>
        <w:t xml:space="preserve">is developed </w:t>
      </w:r>
      <w:r w:rsidR="004B67EA" w:rsidRPr="00292549">
        <w:rPr>
          <w:rFonts w:ascii="Times New Roman" w:hAnsi="Times New Roman" w:cs="Times New Roman"/>
          <w:sz w:val="24"/>
          <w:szCs w:val="24"/>
        </w:rPr>
        <w:t xml:space="preserve">using a JavaScript software stack called MEAN Stack. It </w:t>
      </w:r>
      <w:r w:rsidR="000B3B9F" w:rsidRPr="00292549">
        <w:rPr>
          <w:rFonts w:ascii="Times New Roman" w:hAnsi="Times New Roman" w:cs="Times New Roman"/>
          <w:sz w:val="24"/>
          <w:szCs w:val="24"/>
        </w:rPr>
        <w:t xml:space="preserve">makes use </w:t>
      </w:r>
      <w:r w:rsidR="004B67EA" w:rsidRPr="00292549">
        <w:rPr>
          <w:rFonts w:ascii="Times New Roman" w:hAnsi="Times New Roman" w:cs="Times New Roman"/>
          <w:sz w:val="24"/>
          <w:szCs w:val="24"/>
        </w:rPr>
        <w:t>of four building blocks: MongoDB as the database platform, Express as the backend web server framework, AngularJS as the front-end web client framework and Node.js as the server platform (Haviv, 2014). MEAN Stack components are open source, which means it gets updated regularly and can adjust according to preferences of the developers. It supports the Model/View/Controller (MVC) architecture; there is also the huge modal library of node.js and the use of JSON to transfer the data (Brainvire.com, 2016). In developing the map for</w:t>
      </w:r>
      <w:r w:rsidR="00B96405" w:rsidRPr="00292549">
        <w:rPr>
          <w:rFonts w:ascii="Times New Roman" w:hAnsi="Times New Roman" w:cs="Times New Roman"/>
          <w:sz w:val="24"/>
          <w:szCs w:val="24"/>
        </w:rPr>
        <w:t xml:space="preserve"> the GIS feature, the team </w:t>
      </w:r>
      <w:r w:rsidR="004B67EA" w:rsidRPr="00292549">
        <w:rPr>
          <w:rFonts w:ascii="Times New Roman" w:hAnsi="Times New Roman" w:cs="Times New Roman"/>
          <w:sz w:val="24"/>
          <w:szCs w:val="24"/>
        </w:rPr>
        <w:t>use</w:t>
      </w:r>
      <w:r w:rsidR="00B96405" w:rsidRPr="00292549">
        <w:rPr>
          <w:rFonts w:ascii="Times New Roman" w:hAnsi="Times New Roman" w:cs="Times New Roman"/>
          <w:sz w:val="24"/>
          <w:szCs w:val="24"/>
        </w:rPr>
        <w:t>s</w:t>
      </w:r>
      <w:r w:rsidR="004B67EA" w:rsidRPr="00292549">
        <w:rPr>
          <w:rFonts w:ascii="Times New Roman" w:hAnsi="Times New Roman" w:cs="Times New Roman"/>
          <w:sz w:val="24"/>
          <w:szCs w:val="24"/>
        </w:rPr>
        <w:t xml:space="preserve"> Google Maps JavaScript API which is free and customizable according to the developer’s needs (Google Maps APIs, 2016).</w:t>
      </w:r>
      <w:r w:rsidR="002C2D5C">
        <w:rPr>
          <w:rFonts w:ascii="Times New Roman" w:hAnsi="Times New Roman" w:cs="Times New Roman"/>
          <w:sz w:val="24"/>
          <w:szCs w:val="24"/>
        </w:rPr>
        <w:t xml:space="preserve"> With regards to the creation of logo and</w:t>
      </w:r>
      <w:r w:rsidR="0078617E">
        <w:rPr>
          <w:rFonts w:ascii="Times New Roman" w:hAnsi="Times New Roman" w:cs="Times New Roman"/>
          <w:sz w:val="24"/>
          <w:szCs w:val="24"/>
        </w:rPr>
        <w:t xml:space="preserve"> customized</w:t>
      </w:r>
      <w:r w:rsidR="002C2D5C">
        <w:rPr>
          <w:rFonts w:ascii="Times New Roman" w:hAnsi="Times New Roman" w:cs="Times New Roman"/>
          <w:sz w:val="24"/>
          <w:szCs w:val="24"/>
        </w:rPr>
        <w:t xml:space="preserve"> icons present in the application, Adobe Photoshop CC is utilized by the team. </w:t>
      </w:r>
      <w:r w:rsidR="0078617E">
        <w:rPr>
          <w:rFonts w:ascii="Times New Roman" w:hAnsi="Times New Roman" w:cs="Times New Roman"/>
          <w:sz w:val="24"/>
          <w:szCs w:val="24"/>
        </w:rPr>
        <w:t>Other</w:t>
      </w:r>
    </w:p>
    <w:p w:rsidR="00E05194" w:rsidRPr="00292549" w:rsidRDefault="0078617E" w:rsidP="00683FAC">
      <w:pPr>
        <w:tabs>
          <w:tab w:val="left" w:pos="540"/>
          <w:tab w:val="left" w:pos="900"/>
        </w:tabs>
        <w:spacing w:after="0" w:line="48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icons are already included in the Bootstrap template used by the team.</w:t>
      </w:r>
    </w:p>
    <w:p w:rsidR="00756410" w:rsidRPr="00292549" w:rsidRDefault="00756410" w:rsidP="00683FAC">
      <w:pPr>
        <w:pStyle w:val="ListParagraph"/>
        <w:tabs>
          <w:tab w:val="left" w:pos="540"/>
          <w:tab w:val="left" w:pos="1710"/>
        </w:tabs>
        <w:autoSpaceDE w:val="0"/>
        <w:autoSpaceDN w:val="0"/>
        <w:adjustRightInd w:val="0"/>
        <w:spacing w:after="0" w:line="480" w:lineRule="auto"/>
        <w:jc w:val="both"/>
        <w:rPr>
          <w:rFonts w:ascii="Times New Roman" w:hAnsi="Times New Roman" w:cs="Times New Roman"/>
          <w:bCs/>
          <w:sz w:val="24"/>
          <w:szCs w:val="24"/>
        </w:rPr>
      </w:pPr>
    </w:p>
    <w:sectPr w:rsidR="00756410" w:rsidRPr="00292549" w:rsidSect="000E7045">
      <w:headerReference w:type="default" r:id="rId8"/>
      <w:pgSz w:w="12240" w:h="15840"/>
      <w:pgMar w:top="2160" w:right="1728" w:bottom="1440" w:left="1728"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5375D" w:rsidRDefault="0025375D" w:rsidP="00304563">
      <w:pPr>
        <w:spacing w:after="0" w:line="240" w:lineRule="auto"/>
      </w:pPr>
      <w:r>
        <w:separator/>
      </w:r>
    </w:p>
  </w:endnote>
  <w:endnote w:type="continuationSeparator" w:id="1">
    <w:p w:rsidR="0025375D" w:rsidRDefault="0025375D" w:rsidP="0030456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5375D" w:rsidRDefault="0025375D" w:rsidP="00304563">
      <w:pPr>
        <w:spacing w:after="0" w:line="240" w:lineRule="auto"/>
      </w:pPr>
      <w:r>
        <w:separator/>
      </w:r>
    </w:p>
  </w:footnote>
  <w:footnote w:type="continuationSeparator" w:id="1">
    <w:p w:rsidR="0025375D" w:rsidRDefault="0025375D" w:rsidP="0030456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304182"/>
      <w:docPartObj>
        <w:docPartGallery w:val="Page Numbers (Top of Page)"/>
        <w:docPartUnique/>
      </w:docPartObj>
    </w:sdtPr>
    <w:sdtContent>
      <w:p w:rsidR="00D72621" w:rsidRDefault="00D72621">
        <w:pPr>
          <w:pStyle w:val="Header"/>
          <w:jc w:val="right"/>
        </w:pPr>
      </w:p>
      <w:p w:rsidR="00D72621" w:rsidRDefault="00D72621">
        <w:pPr>
          <w:pStyle w:val="Header"/>
          <w:jc w:val="right"/>
        </w:pPr>
      </w:p>
      <w:p w:rsidR="00D72621" w:rsidRDefault="00D72621">
        <w:pPr>
          <w:pStyle w:val="Header"/>
          <w:jc w:val="right"/>
        </w:pPr>
      </w:p>
      <w:p w:rsidR="00E06F3D" w:rsidRDefault="00D24B37">
        <w:pPr>
          <w:pStyle w:val="Header"/>
          <w:jc w:val="right"/>
        </w:pPr>
        <w:r w:rsidRPr="00E06F3D">
          <w:rPr>
            <w:rFonts w:ascii="Times New Roman" w:hAnsi="Times New Roman" w:cs="Times New Roman"/>
            <w:sz w:val="24"/>
          </w:rPr>
          <w:fldChar w:fldCharType="begin"/>
        </w:r>
        <w:r w:rsidR="00E06F3D" w:rsidRPr="00E06F3D">
          <w:rPr>
            <w:rFonts w:ascii="Times New Roman" w:hAnsi="Times New Roman" w:cs="Times New Roman"/>
            <w:sz w:val="24"/>
          </w:rPr>
          <w:instrText xml:space="preserve"> PAGE   \* MERGEFORMAT </w:instrText>
        </w:r>
        <w:r w:rsidRPr="00E06F3D">
          <w:rPr>
            <w:rFonts w:ascii="Times New Roman" w:hAnsi="Times New Roman" w:cs="Times New Roman"/>
            <w:sz w:val="24"/>
          </w:rPr>
          <w:fldChar w:fldCharType="separate"/>
        </w:r>
        <w:r w:rsidR="00986990">
          <w:rPr>
            <w:rFonts w:ascii="Times New Roman" w:hAnsi="Times New Roman" w:cs="Times New Roman"/>
            <w:noProof/>
            <w:sz w:val="24"/>
          </w:rPr>
          <w:t>9</w:t>
        </w:r>
        <w:r w:rsidRPr="00E06F3D">
          <w:rPr>
            <w:rFonts w:ascii="Times New Roman" w:hAnsi="Times New Roman" w:cs="Times New Roman"/>
            <w:sz w:val="24"/>
          </w:rPr>
          <w:fldChar w:fldCharType="end"/>
        </w:r>
      </w:p>
    </w:sdtContent>
  </w:sdt>
  <w:p w:rsidR="00E06F3D" w:rsidRDefault="00E06F3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3637E8"/>
    <w:multiLevelType w:val="hybridMultilevel"/>
    <w:tmpl w:val="E572FD9C"/>
    <w:lvl w:ilvl="0" w:tplc="29F633F8">
      <w:start w:val="3"/>
      <w:numFmt w:val="decimal"/>
      <w:lvlText w:val="1.%1"/>
      <w:lvlJc w:val="left"/>
      <w:pPr>
        <w:ind w:left="216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22D772B"/>
    <w:multiLevelType w:val="hybridMultilevel"/>
    <w:tmpl w:val="9C609DCC"/>
    <w:lvl w:ilvl="0" w:tplc="BC2091B0">
      <w:start w:val="1"/>
      <w:numFmt w:val="decimal"/>
      <w:lvlText w:val="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F13BB9"/>
    <w:multiLevelType w:val="hybridMultilevel"/>
    <w:tmpl w:val="AC2226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7325395"/>
    <w:multiLevelType w:val="hybridMultilevel"/>
    <w:tmpl w:val="204453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1FA67C8"/>
    <w:multiLevelType w:val="hybridMultilevel"/>
    <w:tmpl w:val="061E0F3C"/>
    <w:lvl w:ilvl="0" w:tplc="C9CC31E0">
      <w:start w:val="1"/>
      <w:numFmt w:val="decimal"/>
      <w:lvlText w:val="%1.2"/>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3105706"/>
    <w:multiLevelType w:val="hybridMultilevel"/>
    <w:tmpl w:val="F43A0BE2"/>
    <w:lvl w:ilvl="0" w:tplc="BB9288AA">
      <w:start w:val="1"/>
      <w:numFmt w:val="decimal"/>
      <w:lvlText w:val="1.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57565690"/>
    <w:multiLevelType w:val="hybridMultilevel"/>
    <w:tmpl w:val="019C1A84"/>
    <w:lvl w:ilvl="0" w:tplc="8408A456">
      <w:start w:val="1"/>
      <w:numFmt w:val="decimal"/>
      <w:lvlText w:val="1.3.%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23562D9"/>
    <w:multiLevelType w:val="hybridMultilevel"/>
    <w:tmpl w:val="AA54F8DA"/>
    <w:lvl w:ilvl="0" w:tplc="220A41B2">
      <w:start w:val="1"/>
      <w:numFmt w:val="decimal"/>
      <w:lvlText w:val="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80D4DBB"/>
    <w:multiLevelType w:val="hybridMultilevel"/>
    <w:tmpl w:val="D42656AE"/>
    <w:lvl w:ilvl="0" w:tplc="BB9288AA">
      <w:start w:val="1"/>
      <w:numFmt w:val="decimal"/>
      <w:lvlText w:val="1.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7"/>
  </w:num>
  <w:num w:numId="3">
    <w:abstractNumId w:val="8"/>
  </w:num>
  <w:num w:numId="4">
    <w:abstractNumId w:val="4"/>
  </w:num>
  <w:num w:numId="5">
    <w:abstractNumId w:val="1"/>
  </w:num>
  <w:num w:numId="6">
    <w:abstractNumId w:val="0"/>
  </w:num>
  <w:num w:numId="7">
    <w:abstractNumId w:val="5"/>
  </w:num>
  <w:num w:numId="8">
    <w:abstractNumId w:val="6"/>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11266"/>
  </w:hdrShapeDefaults>
  <w:footnotePr>
    <w:footnote w:id="0"/>
    <w:footnote w:id="1"/>
  </w:footnotePr>
  <w:endnotePr>
    <w:endnote w:id="0"/>
    <w:endnote w:id="1"/>
  </w:endnotePr>
  <w:compat/>
  <w:rsids>
    <w:rsidRoot w:val="004754D5"/>
    <w:rsid w:val="00001CFD"/>
    <w:rsid w:val="00002908"/>
    <w:rsid w:val="00004289"/>
    <w:rsid w:val="000049E0"/>
    <w:rsid w:val="00005037"/>
    <w:rsid w:val="000121DE"/>
    <w:rsid w:val="00012444"/>
    <w:rsid w:val="000132C3"/>
    <w:rsid w:val="000144FD"/>
    <w:rsid w:val="00014EDF"/>
    <w:rsid w:val="00014EF5"/>
    <w:rsid w:val="00016B64"/>
    <w:rsid w:val="00016D3A"/>
    <w:rsid w:val="000206BF"/>
    <w:rsid w:val="00023EC8"/>
    <w:rsid w:val="000265BC"/>
    <w:rsid w:val="0003165F"/>
    <w:rsid w:val="000365A2"/>
    <w:rsid w:val="000401DA"/>
    <w:rsid w:val="00040C7A"/>
    <w:rsid w:val="00041E24"/>
    <w:rsid w:val="00044340"/>
    <w:rsid w:val="00053722"/>
    <w:rsid w:val="000545A9"/>
    <w:rsid w:val="000557AD"/>
    <w:rsid w:val="0005761B"/>
    <w:rsid w:val="00062691"/>
    <w:rsid w:val="0006505F"/>
    <w:rsid w:val="00066ABC"/>
    <w:rsid w:val="000672D3"/>
    <w:rsid w:val="00070516"/>
    <w:rsid w:val="0007093C"/>
    <w:rsid w:val="0007244F"/>
    <w:rsid w:val="00076B31"/>
    <w:rsid w:val="0007784F"/>
    <w:rsid w:val="000809B1"/>
    <w:rsid w:val="00081B94"/>
    <w:rsid w:val="00084598"/>
    <w:rsid w:val="00085846"/>
    <w:rsid w:val="00086C9E"/>
    <w:rsid w:val="00090E10"/>
    <w:rsid w:val="000918E9"/>
    <w:rsid w:val="00092C2E"/>
    <w:rsid w:val="00096C85"/>
    <w:rsid w:val="000A5664"/>
    <w:rsid w:val="000A5C69"/>
    <w:rsid w:val="000B2AD6"/>
    <w:rsid w:val="000B2B4C"/>
    <w:rsid w:val="000B3B9F"/>
    <w:rsid w:val="000B43C3"/>
    <w:rsid w:val="000B6BEC"/>
    <w:rsid w:val="000C09E7"/>
    <w:rsid w:val="000C567E"/>
    <w:rsid w:val="000C5E4D"/>
    <w:rsid w:val="000D4CDA"/>
    <w:rsid w:val="000E0839"/>
    <w:rsid w:val="000E19B1"/>
    <w:rsid w:val="000E3628"/>
    <w:rsid w:val="000E4D9A"/>
    <w:rsid w:val="000E61D9"/>
    <w:rsid w:val="000E7045"/>
    <w:rsid w:val="000F049B"/>
    <w:rsid w:val="000F517E"/>
    <w:rsid w:val="000F57C1"/>
    <w:rsid w:val="000F694C"/>
    <w:rsid w:val="001026A0"/>
    <w:rsid w:val="00103787"/>
    <w:rsid w:val="001051A4"/>
    <w:rsid w:val="00105B3E"/>
    <w:rsid w:val="0010708D"/>
    <w:rsid w:val="001120C8"/>
    <w:rsid w:val="0011220C"/>
    <w:rsid w:val="00112909"/>
    <w:rsid w:val="0011406F"/>
    <w:rsid w:val="00117A24"/>
    <w:rsid w:val="001218CF"/>
    <w:rsid w:val="00125DE8"/>
    <w:rsid w:val="00130338"/>
    <w:rsid w:val="001349BB"/>
    <w:rsid w:val="00135B15"/>
    <w:rsid w:val="0013601F"/>
    <w:rsid w:val="00142B3E"/>
    <w:rsid w:val="00144D61"/>
    <w:rsid w:val="0015091E"/>
    <w:rsid w:val="00152799"/>
    <w:rsid w:val="00154B7B"/>
    <w:rsid w:val="0015500C"/>
    <w:rsid w:val="001553C5"/>
    <w:rsid w:val="00156BE1"/>
    <w:rsid w:val="00157A86"/>
    <w:rsid w:val="00165CB5"/>
    <w:rsid w:val="00166C73"/>
    <w:rsid w:val="0017068E"/>
    <w:rsid w:val="001736E2"/>
    <w:rsid w:val="0018564C"/>
    <w:rsid w:val="00186A69"/>
    <w:rsid w:val="00194F72"/>
    <w:rsid w:val="001A26E1"/>
    <w:rsid w:val="001A3BF8"/>
    <w:rsid w:val="001A52DE"/>
    <w:rsid w:val="001D3719"/>
    <w:rsid w:val="001D5C58"/>
    <w:rsid w:val="001E39BD"/>
    <w:rsid w:val="001F0CF5"/>
    <w:rsid w:val="00202D9D"/>
    <w:rsid w:val="0020600C"/>
    <w:rsid w:val="00211A1A"/>
    <w:rsid w:val="00217210"/>
    <w:rsid w:val="0021765D"/>
    <w:rsid w:val="00217A87"/>
    <w:rsid w:val="00230C30"/>
    <w:rsid w:val="00231406"/>
    <w:rsid w:val="002403E8"/>
    <w:rsid w:val="00240FE2"/>
    <w:rsid w:val="00244BE6"/>
    <w:rsid w:val="002502D3"/>
    <w:rsid w:val="00252F17"/>
    <w:rsid w:val="0025375D"/>
    <w:rsid w:val="00256C21"/>
    <w:rsid w:val="0026388D"/>
    <w:rsid w:val="00264B33"/>
    <w:rsid w:val="00267BDF"/>
    <w:rsid w:val="00270221"/>
    <w:rsid w:val="00276CCA"/>
    <w:rsid w:val="00276DAD"/>
    <w:rsid w:val="00287513"/>
    <w:rsid w:val="00292549"/>
    <w:rsid w:val="00294262"/>
    <w:rsid w:val="002A001A"/>
    <w:rsid w:val="002A12A8"/>
    <w:rsid w:val="002A2583"/>
    <w:rsid w:val="002A2E0C"/>
    <w:rsid w:val="002A3288"/>
    <w:rsid w:val="002A3AF4"/>
    <w:rsid w:val="002A55F2"/>
    <w:rsid w:val="002B3784"/>
    <w:rsid w:val="002B3BA2"/>
    <w:rsid w:val="002B6E02"/>
    <w:rsid w:val="002C169C"/>
    <w:rsid w:val="002C2D5C"/>
    <w:rsid w:val="002C3C35"/>
    <w:rsid w:val="002C4202"/>
    <w:rsid w:val="002C6917"/>
    <w:rsid w:val="002D1036"/>
    <w:rsid w:val="002D4FE2"/>
    <w:rsid w:val="002D639F"/>
    <w:rsid w:val="002E4C52"/>
    <w:rsid w:val="002E7462"/>
    <w:rsid w:val="002F39B2"/>
    <w:rsid w:val="002F66FF"/>
    <w:rsid w:val="0030248F"/>
    <w:rsid w:val="003044BA"/>
    <w:rsid w:val="00304563"/>
    <w:rsid w:val="0031272B"/>
    <w:rsid w:val="0031747C"/>
    <w:rsid w:val="0032387D"/>
    <w:rsid w:val="003249FF"/>
    <w:rsid w:val="00326040"/>
    <w:rsid w:val="00330793"/>
    <w:rsid w:val="00340A28"/>
    <w:rsid w:val="003440B4"/>
    <w:rsid w:val="00347338"/>
    <w:rsid w:val="0034794E"/>
    <w:rsid w:val="00350BCC"/>
    <w:rsid w:val="00354172"/>
    <w:rsid w:val="00360207"/>
    <w:rsid w:val="00360AB6"/>
    <w:rsid w:val="00362775"/>
    <w:rsid w:val="003629AF"/>
    <w:rsid w:val="00363157"/>
    <w:rsid w:val="00364AA9"/>
    <w:rsid w:val="0036703A"/>
    <w:rsid w:val="00370621"/>
    <w:rsid w:val="0038088A"/>
    <w:rsid w:val="00381211"/>
    <w:rsid w:val="003816A4"/>
    <w:rsid w:val="00382446"/>
    <w:rsid w:val="0038324C"/>
    <w:rsid w:val="00386080"/>
    <w:rsid w:val="00392E6C"/>
    <w:rsid w:val="003949E4"/>
    <w:rsid w:val="00396A09"/>
    <w:rsid w:val="00397C15"/>
    <w:rsid w:val="003A254D"/>
    <w:rsid w:val="003A3190"/>
    <w:rsid w:val="003A5DD2"/>
    <w:rsid w:val="003B4574"/>
    <w:rsid w:val="003C0699"/>
    <w:rsid w:val="003C06D3"/>
    <w:rsid w:val="003C2999"/>
    <w:rsid w:val="003C2B82"/>
    <w:rsid w:val="003C2C2A"/>
    <w:rsid w:val="003C34FF"/>
    <w:rsid w:val="003C51E7"/>
    <w:rsid w:val="003D0E96"/>
    <w:rsid w:val="003D47F4"/>
    <w:rsid w:val="003D67D3"/>
    <w:rsid w:val="003D6A31"/>
    <w:rsid w:val="003D7BA6"/>
    <w:rsid w:val="003E1A58"/>
    <w:rsid w:val="003E2C26"/>
    <w:rsid w:val="003E4FE0"/>
    <w:rsid w:val="003F0C1E"/>
    <w:rsid w:val="003F4742"/>
    <w:rsid w:val="003F5FAB"/>
    <w:rsid w:val="003F78A1"/>
    <w:rsid w:val="00402F22"/>
    <w:rsid w:val="00413180"/>
    <w:rsid w:val="004135DA"/>
    <w:rsid w:val="00413AF4"/>
    <w:rsid w:val="00416D8B"/>
    <w:rsid w:val="0042198E"/>
    <w:rsid w:val="00423BD2"/>
    <w:rsid w:val="0043671C"/>
    <w:rsid w:val="00436CFA"/>
    <w:rsid w:val="00444511"/>
    <w:rsid w:val="00446E49"/>
    <w:rsid w:val="00447197"/>
    <w:rsid w:val="0045051B"/>
    <w:rsid w:val="00451702"/>
    <w:rsid w:val="00451BD4"/>
    <w:rsid w:val="00457C81"/>
    <w:rsid w:val="00462B52"/>
    <w:rsid w:val="00464F13"/>
    <w:rsid w:val="00466CE4"/>
    <w:rsid w:val="00466F0A"/>
    <w:rsid w:val="00467305"/>
    <w:rsid w:val="00470199"/>
    <w:rsid w:val="00471402"/>
    <w:rsid w:val="00473271"/>
    <w:rsid w:val="004754D5"/>
    <w:rsid w:val="00493220"/>
    <w:rsid w:val="004946E9"/>
    <w:rsid w:val="004A0629"/>
    <w:rsid w:val="004A0C49"/>
    <w:rsid w:val="004A4DEE"/>
    <w:rsid w:val="004A4F14"/>
    <w:rsid w:val="004B2FF5"/>
    <w:rsid w:val="004B30D5"/>
    <w:rsid w:val="004B67EA"/>
    <w:rsid w:val="004B710A"/>
    <w:rsid w:val="004C1809"/>
    <w:rsid w:val="004C1E46"/>
    <w:rsid w:val="004C4AAA"/>
    <w:rsid w:val="004C4BAA"/>
    <w:rsid w:val="004C5F25"/>
    <w:rsid w:val="004C6EB5"/>
    <w:rsid w:val="004D37DC"/>
    <w:rsid w:val="004D544F"/>
    <w:rsid w:val="004D659A"/>
    <w:rsid w:val="004D787D"/>
    <w:rsid w:val="004D7BEA"/>
    <w:rsid w:val="004E1CE1"/>
    <w:rsid w:val="004E2E78"/>
    <w:rsid w:val="004F507F"/>
    <w:rsid w:val="0050096C"/>
    <w:rsid w:val="00500B75"/>
    <w:rsid w:val="00505CD3"/>
    <w:rsid w:val="00513D7E"/>
    <w:rsid w:val="0051472F"/>
    <w:rsid w:val="00520342"/>
    <w:rsid w:val="005214ED"/>
    <w:rsid w:val="00527F28"/>
    <w:rsid w:val="00535695"/>
    <w:rsid w:val="00535BAD"/>
    <w:rsid w:val="005364B1"/>
    <w:rsid w:val="005404F7"/>
    <w:rsid w:val="00542F67"/>
    <w:rsid w:val="00544BD6"/>
    <w:rsid w:val="005466AA"/>
    <w:rsid w:val="005469A7"/>
    <w:rsid w:val="005543D8"/>
    <w:rsid w:val="005610F3"/>
    <w:rsid w:val="005720C6"/>
    <w:rsid w:val="005722D9"/>
    <w:rsid w:val="00576F83"/>
    <w:rsid w:val="00577329"/>
    <w:rsid w:val="00577372"/>
    <w:rsid w:val="00577D27"/>
    <w:rsid w:val="00584932"/>
    <w:rsid w:val="00584BE1"/>
    <w:rsid w:val="00587E7D"/>
    <w:rsid w:val="005962D5"/>
    <w:rsid w:val="005A1BE4"/>
    <w:rsid w:val="005A5C69"/>
    <w:rsid w:val="005B094F"/>
    <w:rsid w:val="005C01A9"/>
    <w:rsid w:val="005D2569"/>
    <w:rsid w:val="005D2FC1"/>
    <w:rsid w:val="005D4354"/>
    <w:rsid w:val="005E23FB"/>
    <w:rsid w:val="005E7EB6"/>
    <w:rsid w:val="005F0894"/>
    <w:rsid w:val="005F1166"/>
    <w:rsid w:val="005F21FC"/>
    <w:rsid w:val="005F6222"/>
    <w:rsid w:val="00606E11"/>
    <w:rsid w:val="0060707D"/>
    <w:rsid w:val="00607DF2"/>
    <w:rsid w:val="0061198E"/>
    <w:rsid w:val="00613F35"/>
    <w:rsid w:val="00614A35"/>
    <w:rsid w:val="006173AC"/>
    <w:rsid w:val="006176B0"/>
    <w:rsid w:val="00622850"/>
    <w:rsid w:val="006238E2"/>
    <w:rsid w:val="00624F53"/>
    <w:rsid w:val="0062513F"/>
    <w:rsid w:val="00632A9C"/>
    <w:rsid w:val="00635132"/>
    <w:rsid w:val="00637874"/>
    <w:rsid w:val="00637B3E"/>
    <w:rsid w:val="00640A2A"/>
    <w:rsid w:val="00641124"/>
    <w:rsid w:val="0064121C"/>
    <w:rsid w:val="006459A5"/>
    <w:rsid w:val="00645DAB"/>
    <w:rsid w:val="00651593"/>
    <w:rsid w:val="00660589"/>
    <w:rsid w:val="00660730"/>
    <w:rsid w:val="00661635"/>
    <w:rsid w:val="00661836"/>
    <w:rsid w:val="00673D04"/>
    <w:rsid w:val="0068147A"/>
    <w:rsid w:val="00681E90"/>
    <w:rsid w:val="00681ECD"/>
    <w:rsid w:val="00683FAC"/>
    <w:rsid w:val="00684ACE"/>
    <w:rsid w:val="006A2889"/>
    <w:rsid w:val="006A2C15"/>
    <w:rsid w:val="006A7D8D"/>
    <w:rsid w:val="006B1AC4"/>
    <w:rsid w:val="006B3EC1"/>
    <w:rsid w:val="006B4AE2"/>
    <w:rsid w:val="006B712C"/>
    <w:rsid w:val="006C10B1"/>
    <w:rsid w:val="006D25C3"/>
    <w:rsid w:val="006D3F72"/>
    <w:rsid w:val="006D4020"/>
    <w:rsid w:val="006D4234"/>
    <w:rsid w:val="006D5E28"/>
    <w:rsid w:val="006D629F"/>
    <w:rsid w:val="006D6B61"/>
    <w:rsid w:val="006D70E5"/>
    <w:rsid w:val="006D79DD"/>
    <w:rsid w:val="006E3A77"/>
    <w:rsid w:val="006E41BB"/>
    <w:rsid w:val="006E75BB"/>
    <w:rsid w:val="006F322B"/>
    <w:rsid w:val="006F54A6"/>
    <w:rsid w:val="007023E2"/>
    <w:rsid w:val="007035E5"/>
    <w:rsid w:val="00705599"/>
    <w:rsid w:val="00707269"/>
    <w:rsid w:val="00707F2B"/>
    <w:rsid w:val="00713706"/>
    <w:rsid w:val="007143A6"/>
    <w:rsid w:val="00714695"/>
    <w:rsid w:val="0072019B"/>
    <w:rsid w:val="007233E3"/>
    <w:rsid w:val="007242C5"/>
    <w:rsid w:val="00725CD3"/>
    <w:rsid w:val="00730817"/>
    <w:rsid w:val="00731D4E"/>
    <w:rsid w:val="0073756D"/>
    <w:rsid w:val="00740181"/>
    <w:rsid w:val="007469E5"/>
    <w:rsid w:val="007470E7"/>
    <w:rsid w:val="007513EA"/>
    <w:rsid w:val="00752582"/>
    <w:rsid w:val="00756410"/>
    <w:rsid w:val="0075792C"/>
    <w:rsid w:val="007619C2"/>
    <w:rsid w:val="00765F06"/>
    <w:rsid w:val="00766DB7"/>
    <w:rsid w:val="00773B97"/>
    <w:rsid w:val="0077735D"/>
    <w:rsid w:val="00782516"/>
    <w:rsid w:val="00784FE3"/>
    <w:rsid w:val="00785992"/>
    <w:rsid w:val="0078617E"/>
    <w:rsid w:val="00787B70"/>
    <w:rsid w:val="007938EE"/>
    <w:rsid w:val="00796A63"/>
    <w:rsid w:val="0079791E"/>
    <w:rsid w:val="00797AB9"/>
    <w:rsid w:val="007A2232"/>
    <w:rsid w:val="007A25D7"/>
    <w:rsid w:val="007A55B8"/>
    <w:rsid w:val="007B12DE"/>
    <w:rsid w:val="007B23E8"/>
    <w:rsid w:val="007B4BD1"/>
    <w:rsid w:val="007B6585"/>
    <w:rsid w:val="007B6CA0"/>
    <w:rsid w:val="007B7691"/>
    <w:rsid w:val="007B7E58"/>
    <w:rsid w:val="007C1310"/>
    <w:rsid w:val="007C1FF5"/>
    <w:rsid w:val="007C62C2"/>
    <w:rsid w:val="007C7A2A"/>
    <w:rsid w:val="007D1359"/>
    <w:rsid w:val="007D370E"/>
    <w:rsid w:val="007D576F"/>
    <w:rsid w:val="007D7CD8"/>
    <w:rsid w:val="007E178A"/>
    <w:rsid w:val="007E5554"/>
    <w:rsid w:val="007F1E23"/>
    <w:rsid w:val="007F2D88"/>
    <w:rsid w:val="007F59E7"/>
    <w:rsid w:val="007F6C83"/>
    <w:rsid w:val="00805FE7"/>
    <w:rsid w:val="00806F81"/>
    <w:rsid w:val="008076FB"/>
    <w:rsid w:val="00807CD6"/>
    <w:rsid w:val="008142E9"/>
    <w:rsid w:val="008165B3"/>
    <w:rsid w:val="0081776A"/>
    <w:rsid w:val="00817DC6"/>
    <w:rsid w:val="00820226"/>
    <w:rsid w:val="0082088B"/>
    <w:rsid w:val="00825AAB"/>
    <w:rsid w:val="008260A1"/>
    <w:rsid w:val="00830F8E"/>
    <w:rsid w:val="008346CF"/>
    <w:rsid w:val="0084073C"/>
    <w:rsid w:val="00842BA8"/>
    <w:rsid w:val="00845056"/>
    <w:rsid w:val="008473F6"/>
    <w:rsid w:val="00847949"/>
    <w:rsid w:val="00851A87"/>
    <w:rsid w:val="008527C3"/>
    <w:rsid w:val="008548B1"/>
    <w:rsid w:val="00857FF8"/>
    <w:rsid w:val="008651D5"/>
    <w:rsid w:val="008670BD"/>
    <w:rsid w:val="00880578"/>
    <w:rsid w:val="00882E4A"/>
    <w:rsid w:val="00884D18"/>
    <w:rsid w:val="008962D5"/>
    <w:rsid w:val="00897E88"/>
    <w:rsid w:val="008A0BC8"/>
    <w:rsid w:val="008B180E"/>
    <w:rsid w:val="008B2EF3"/>
    <w:rsid w:val="008B349A"/>
    <w:rsid w:val="008B3FFA"/>
    <w:rsid w:val="008B53F6"/>
    <w:rsid w:val="008C2504"/>
    <w:rsid w:val="008C27D0"/>
    <w:rsid w:val="008C389E"/>
    <w:rsid w:val="008C77AC"/>
    <w:rsid w:val="008D07F9"/>
    <w:rsid w:val="008D31BC"/>
    <w:rsid w:val="008D409F"/>
    <w:rsid w:val="008D44C6"/>
    <w:rsid w:val="008E232C"/>
    <w:rsid w:val="008E2FF8"/>
    <w:rsid w:val="008E474E"/>
    <w:rsid w:val="008E5602"/>
    <w:rsid w:val="008E7B7D"/>
    <w:rsid w:val="008F2510"/>
    <w:rsid w:val="008F5357"/>
    <w:rsid w:val="008F7528"/>
    <w:rsid w:val="009079CD"/>
    <w:rsid w:val="00914496"/>
    <w:rsid w:val="009256C8"/>
    <w:rsid w:val="00925815"/>
    <w:rsid w:val="009265F1"/>
    <w:rsid w:val="00930C1A"/>
    <w:rsid w:val="009318CE"/>
    <w:rsid w:val="00942DC1"/>
    <w:rsid w:val="0095136C"/>
    <w:rsid w:val="00952064"/>
    <w:rsid w:val="009524B8"/>
    <w:rsid w:val="009541AC"/>
    <w:rsid w:val="009547F3"/>
    <w:rsid w:val="0095485E"/>
    <w:rsid w:val="00957029"/>
    <w:rsid w:val="00957EC2"/>
    <w:rsid w:val="00963A21"/>
    <w:rsid w:val="00963B1C"/>
    <w:rsid w:val="00964245"/>
    <w:rsid w:val="00970FDD"/>
    <w:rsid w:val="00971AFC"/>
    <w:rsid w:val="009827AA"/>
    <w:rsid w:val="00982B81"/>
    <w:rsid w:val="00985398"/>
    <w:rsid w:val="00986990"/>
    <w:rsid w:val="0099147D"/>
    <w:rsid w:val="009938F5"/>
    <w:rsid w:val="00993AB1"/>
    <w:rsid w:val="009A3DA0"/>
    <w:rsid w:val="009A4473"/>
    <w:rsid w:val="009A4522"/>
    <w:rsid w:val="009B27A6"/>
    <w:rsid w:val="009C49F8"/>
    <w:rsid w:val="009C5C23"/>
    <w:rsid w:val="009C6272"/>
    <w:rsid w:val="009C6A6D"/>
    <w:rsid w:val="009D52DD"/>
    <w:rsid w:val="009E0BCC"/>
    <w:rsid w:val="009E15AD"/>
    <w:rsid w:val="009E4609"/>
    <w:rsid w:val="009F03CF"/>
    <w:rsid w:val="009F3F01"/>
    <w:rsid w:val="009F4F6A"/>
    <w:rsid w:val="009F762C"/>
    <w:rsid w:val="00A00DBB"/>
    <w:rsid w:val="00A01828"/>
    <w:rsid w:val="00A10002"/>
    <w:rsid w:val="00A116E3"/>
    <w:rsid w:val="00A1375A"/>
    <w:rsid w:val="00A14213"/>
    <w:rsid w:val="00A14C69"/>
    <w:rsid w:val="00A16EEF"/>
    <w:rsid w:val="00A230C6"/>
    <w:rsid w:val="00A24AC0"/>
    <w:rsid w:val="00A2501C"/>
    <w:rsid w:val="00A25657"/>
    <w:rsid w:val="00A25A80"/>
    <w:rsid w:val="00A262C9"/>
    <w:rsid w:val="00A27B43"/>
    <w:rsid w:val="00A32C5E"/>
    <w:rsid w:val="00A35F97"/>
    <w:rsid w:val="00A37C62"/>
    <w:rsid w:val="00A41983"/>
    <w:rsid w:val="00A4288D"/>
    <w:rsid w:val="00A45733"/>
    <w:rsid w:val="00A470C0"/>
    <w:rsid w:val="00A47BB7"/>
    <w:rsid w:val="00A47D71"/>
    <w:rsid w:val="00A63420"/>
    <w:rsid w:val="00A66D0E"/>
    <w:rsid w:val="00A734EC"/>
    <w:rsid w:val="00A736B9"/>
    <w:rsid w:val="00A74DEB"/>
    <w:rsid w:val="00A7504C"/>
    <w:rsid w:val="00A7505C"/>
    <w:rsid w:val="00A80D64"/>
    <w:rsid w:val="00A82BE5"/>
    <w:rsid w:val="00A82CFC"/>
    <w:rsid w:val="00A835D6"/>
    <w:rsid w:val="00A86458"/>
    <w:rsid w:val="00A86BA9"/>
    <w:rsid w:val="00A954E2"/>
    <w:rsid w:val="00AA2BF4"/>
    <w:rsid w:val="00AA3982"/>
    <w:rsid w:val="00AA5208"/>
    <w:rsid w:val="00AA6C67"/>
    <w:rsid w:val="00AB44CA"/>
    <w:rsid w:val="00AC0266"/>
    <w:rsid w:val="00AC0BA2"/>
    <w:rsid w:val="00AC32C4"/>
    <w:rsid w:val="00AC4A78"/>
    <w:rsid w:val="00AC4F80"/>
    <w:rsid w:val="00AC746A"/>
    <w:rsid w:val="00AC78A2"/>
    <w:rsid w:val="00AD016C"/>
    <w:rsid w:val="00AD04E5"/>
    <w:rsid w:val="00AD27FF"/>
    <w:rsid w:val="00AD2ADC"/>
    <w:rsid w:val="00AD5227"/>
    <w:rsid w:val="00AD53B0"/>
    <w:rsid w:val="00AD71DC"/>
    <w:rsid w:val="00AF2580"/>
    <w:rsid w:val="00AF3674"/>
    <w:rsid w:val="00B009A4"/>
    <w:rsid w:val="00B055BB"/>
    <w:rsid w:val="00B062D7"/>
    <w:rsid w:val="00B07F9F"/>
    <w:rsid w:val="00B10EF9"/>
    <w:rsid w:val="00B133B3"/>
    <w:rsid w:val="00B13CA5"/>
    <w:rsid w:val="00B14FBC"/>
    <w:rsid w:val="00B15B2B"/>
    <w:rsid w:val="00B208B8"/>
    <w:rsid w:val="00B2194F"/>
    <w:rsid w:val="00B2586E"/>
    <w:rsid w:val="00B258CD"/>
    <w:rsid w:val="00B26221"/>
    <w:rsid w:val="00B30B96"/>
    <w:rsid w:val="00B37DA0"/>
    <w:rsid w:val="00B426B0"/>
    <w:rsid w:val="00B45744"/>
    <w:rsid w:val="00B55538"/>
    <w:rsid w:val="00B570B1"/>
    <w:rsid w:val="00B574BA"/>
    <w:rsid w:val="00B57882"/>
    <w:rsid w:val="00B65D64"/>
    <w:rsid w:val="00B8288B"/>
    <w:rsid w:val="00B82F78"/>
    <w:rsid w:val="00B84C87"/>
    <w:rsid w:val="00B859FF"/>
    <w:rsid w:val="00B91544"/>
    <w:rsid w:val="00B96405"/>
    <w:rsid w:val="00BA57BB"/>
    <w:rsid w:val="00BA689F"/>
    <w:rsid w:val="00BB51C3"/>
    <w:rsid w:val="00BB703D"/>
    <w:rsid w:val="00BB7DB2"/>
    <w:rsid w:val="00BC22BA"/>
    <w:rsid w:val="00BC2D15"/>
    <w:rsid w:val="00BC2D6F"/>
    <w:rsid w:val="00BC64CA"/>
    <w:rsid w:val="00BC7116"/>
    <w:rsid w:val="00BD1ACB"/>
    <w:rsid w:val="00BD1E65"/>
    <w:rsid w:val="00BD263B"/>
    <w:rsid w:val="00BD324B"/>
    <w:rsid w:val="00BD476A"/>
    <w:rsid w:val="00BE0E8A"/>
    <w:rsid w:val="00BE1B6A"/>
    <w:rsid w:val="00BE457C"/>
    <w:rsid w:val="00BE5C09"/>
    <w:rsid w:val="00BE5E50"/>
    <w:rsid w:val="00BE630B"/>
    <w:rsid w:val="00BE77E1"/>
    <w:rsid w:val="00BF2123"/>
    <w:rsid w:val="00BF25A7"/>
    <w:rsid w:val="00BF36AC"/>
    <w:rsid w:val="00BF3D6F"/>
    <w:rsid w:val="00BF5011"/>
    <w:rsid w:val="00BF52FA"/>
    <w:rsid w:val="00BF6C2F"/>
    <w:rsid w:val="00C00DE2"/>
    <w:rsid w:val="00C051D1"/>
    <w:rsid w:val="00C12816"/>
    <w:rsid w:val="00C149BF"/>
    <w:rsid w:val="00C16D79"/>
    <w:rsid w:val="00C21BDA"/>
    <w:rsid w:val="00C21E66"/>
    <w:rsid w:val="00C2502E"/>
    <w:rsid w:val="00C27E4A"/>
    <w:rsid w:val="00C31375"/>
    <w:rsid w:val="00C35481"/>
    <w:rsid w:val="00C3614D"/>
    <w:rsid w:val="00C37B2A"/>
    <w:rsid w:val="00C4130B"/>
    <w:rsid w:val="00C4344A"/>
    <w:rsid w:val="00C44F92"/>
    <w:rsid w:val="00C45798"/>
    <w:rsid w:val="00C56F20"/>
    <w:rsid w:val="00C641E5"/>
    <w:rsid w:val="00C701BB"/>
    <w:rsid w:val="00C708FE"/>
    <w:rsid w:val="00C71D41"/>
    <w:rsid w:val="00C72784"/>
    <w:rsid w:val="00C74213"/>
    <w:rsid w:val="00C74D27"/>
    <w:rsid w:val="00C74F05"/>
    <w:rsid w:val="00C759A0"/>
    <w:rsid w:val="00C75B5C"/>
    <w:rsid w:val="00C77435"/>
    <w:rsid w:val="00C821AF"/>
    <w:rsid w:val="00C82C14"/>
    <w:rsid w:val="00C8447C"/>
    <w:rsid w:val="00C8640D"/>
    <w:rsid w:val="00C93D84"/>
    <w:rsid w:val="00C93FD8"/>
    <w:rsid w:val="00C94DFF"/>
    <w:rsid w:val="00C95928"/>
    <w:rsid w:val="00C97C58"/>
    <w:rsid w:val="00CA158B"/>
    <w:rsid w:val="00CB0578"/>
    <w:rsid w:val="00CB1290"/>
    <w:rsid w:val="00CB52D4"/>
    <w:rsid w:val="00CC314E"/>
    <w:rsid w:val="00CC3C18"/>
    <w:rsid w:val="00CC4955"/>
    <w:rsid w:val="00CD473F"/>
    <w:rsid w:val="00CD6401"/>
    <w:rsid w:val="00CD7AAE"/>
    <w:rsid w:val="00CE2568"/>
    <w:rsid w:val="00CE4365"/>
    <w:rsid w:val="00CE4B0B"/>
    <w:rsid w:val="00CE4B0E"/>
    <w:rsid w:val="00CF216F"/>
    <w:rsid w:val="00CF3DC5"/>
    <w:rsid w:val="00CF5E8F"/>
    <w:rsid w:val="00D00E87"/>
    <w:rsid w:val="00D03059"/>
    <w:rsid w:val="00D11FE3"/>
    <w:rsid w:val="00D17215"/>
    <w:rsid w:val="00D24B37"/>
    <w:rsid w:val="00D32D8A"/>
    <w:rsid w:val="00D336C7"/>
    <w:rsid w:val="00D346A1"/>
    <w:rsid w:val="00D354A7"/>
    <w:rsid w:val="00D44E3E"/>
    <w:rsid w:val="00D464C4"/>
    <w:rsid w:val="00D47C64"/>
    <w:rsid w:val="00D50353"/>
    <w:rsid w:val="00D50467"/>
    <w:rsid w:val="00D51897"/>
    <w:rsid w:val="00D53807"/>
    <w:rsid w:val="00D60043"/>
    <w:rsid w:val="00D6235B"/>
    <w:rsid w:val="00D6325C"/>
    <w:rsid w:val="00D63311"/>
    <w:rsid w:val="00D63F36"/>
    <w:rsid w:val="00D64424"/>
    <w:rsid w:val="00D72621"/>
    <w:rsid w:val="00D73280"/>
    <w:rsid w:val="00D74C0D"/>
    <w:rsid w:val="00D74D36"/>
    <w:rsid w:val="00D81060"/>
    <w:rsid w:val="00D81E66"/>
    <w:rsid w:val="00D83906"/>
    <w:rsid w:val="00D8640B"/>
    <w:rsid w:val="00D96313"/>
    <w:rsid w:val="00D966A4"/>
    <w:rsid w:val="00D96AB5"/>
    <w:rsid w:val="00DA06D4"/>
    <w:rsid w:val="00DA5DB1"/>
    <w:rsid w:val="00DB04D2"/>
    <w:rsid w:val="00DB1479"/>
    <w:rsid w:val="00DB2841"/>
    <w:rsid w:val="00DB7C32"/>
    <w:rsid w:val="00DC1670"/>
    <w:rsid w:val="00DC1905"/>
    <w:rsid w:val="00DC45BE"/>
    <w:rsid w:val="00DC4DF2"/>
    <w:rsid w:val="00DD0FCC"/>
    <w:rsid w:val="00DD28D4"/>
    <w:rsid w:val="00DE0A1F"/>
    <w:rsid w:val="00DE1EEA"/>
    <w:rsid w:val="00DE4C9E"/>
    <w:rsid w:val="00DE5E3E"/>
    <w:rsid w:val="00DF1FAB"/>
    <w:rsid w:val="00DF2B84"/>
    <w:rsid w:val="00DF312D"/>
    <w:rsid w:val="00DF6534"/>
    <w:rsid w:val="00DF6810"/>
    <w:rsid w:val="00E013ED"/>
    <w:rsid w:val="00E05194"/>
    <w:rsid w:val="00E06F3D"/>
    <w:rsid w:val="00E145F8"/>
    <w:rsid w:val="00E15CA3"/>
    <w:rsid w:val="00E16052"/>
    <w:rsid w:val="00E167DA"/>
    <w:rsid w:val="00E24432"/>
    <w:rsid w:val="00E24CEE"/>
    <w:rsid w:val="00E31DD2"/>
    <w:rsid w:val="00E32439"/>
    <w:rsid w:val="00E3511A"/>
    <w:rsid w:val="00E42CB3"/>
    <w:rsid w:val="00E464E7"/>
    <w:rsid w:val="00E474BA"/>
    <w:rsid w:val="00E52A90"/>
    <w:rsid w:val="00E54860"/>
    <w:rsid w:val="00E563CB"/>
    <w:rsid w:val="00E57BC5"/>
    <w:rsid w:val="00E622EC"/>
    <w:rsid w:val="00E62591"/>
    <w:rsid w:val="00E644F6"/>
    <w:rsid w:val="00E65E45"/>
    <w:rsid w:val="00E66C53"/>
    <w:rsid w:val="00E70F28"/>
    <w:rsid w:val="00E7271F"/>
    <w:rsid w:val="00E764DB"/>
    <w:rsid w:val="00E86304"/>
    <w:rsid w:val="00E86C93"/>
    <w:rsid w:val="00E95E7F"/>
    <w:rsid w:val="00E97141"/>
    <w:rsid w:val="00EA4AEB"/>
    <w:rsid w:val="00EA7C77"/>
    <w:rsid w:val="00EA7E8D"/>
    <w:rsid w:val="00EB2173"/>
    <w:rsid w:val="00EB5383"/>
    <w:rsid w:val="00EB7705"/>
    <w:rsid w:val="00EC2870"/>
    <w:rsid w:val="00EC34E3"/>
    <w:rsid w:val="00EC3EF4"/>
    <w:rsid w:val="00EC4AD0"/>
    <w:rsid w:val="00ED0AE7"/>
    <w:rsid w:val="00ED2100"/>
    <w:rsid w:val="00ED3565"/>
    <w:rsid w:val="00ED39D6"/>
    <w:rsid w:val="00ED39E5"/>
    <w:rsid w:val="00ED5E75"/>
    <w:rsid w:val="00EE2061"/>
    <w:rsid w:val="00EE7D08"/>
    <w:rsid w:val="00EF2294"/>
    <w:rsid w:val="00EF608A"/>
    <w:rsid w:val="00EF7233"/>
    <w:rsid w:val="00F02135"/>
    <w:rsid w:val="00F025BF"/>
    <w:rsid w:val="00F117E0"/>
    <w:rsid w:val="00F1496A"/>
    <w:rsid w:val="00F16165"/>
    <w:rsid w:val="00F23189"/>
    <w:rsid w:val="00F255EB"/>
    <w:rsid w:val="00F27863"/>
    <w:rsid w:val="00F30566"/>
    <w:rsid w:val="00F31328"/>
    <w:rsid w:val="00F32199"/>
    <w:rsid w:val="00F35A0B"/>
    <w:rsid w:val="00F40477"/>
    <w:rsid w:val="00F511D3"/>
    <w:rsid w:val="00F56634"/>
    <w:rsid w:val="00F570C9"/>
    <w:rsid w:val="00F60878"/>
    <w:rsid w:val="00F61EA7"/>
    <w:rsid w:val="00F63004"/>
    <w:rsid w:val="00F6594A"/>
    <w:rsid w:val="00F76722"/>
    <w:rsid w:val="00F76AE6"/>
    <w:rsid w:val="00F76BCF"/>
    <w:rsid w:val="00F8456E"/>
    <w:rsid w:val="00F85B1C"/>
    <w:rsid w:val="00F86A40"/>
    <w:rsid w:val="00F9496D"/>
    <w:rsid w:val="00FA23F2"/>
    <w:rsid w:val="00FA3494"/>
    <w:rsid w:val="00FA3F52"/>
    <w:rsid w:val="00FA5809"/>
    <w:rsid w:val="00FB080F"/>
    <w:rsid w:val="00FB19A6"/>
    <w:rsid w:val="00FB6C67"/>
    <w:rsid w:val="00FC2EA3"/>
    <w:rsid w:val="00FC5413"/>
    <w:rsid w:val="00FC6D4B"/>
    <w:rsid w:val="00FC70C6"/>
    <w:rsid w:val="00FD1128"/>
    <w:rsid w:val="00FD14C0"/>
    <w:rsid w:val="00FD1C12"/>
    <w:rsid w:val="00FD64EB"/>
    <w:rsid w:val="00FD7B36"/>
    <w:rsid w:val="00FD7E1D"/>
    <w:rsid w:val="00FE4226"/>
    <w:rsid w:val="00FE72AD"/>
    <w:rsid w:val="00FF1D7C"/>
    <w:rsid w:val="00FF2448"/>
    <w:rsid w:val="00FF2CCF"/>
    <w:rsid w:val="00FF2CD2"/>
    <w:rsid w:val="00FF2EF8"/>
    <w:rsid w:val="00FF3184"/>
    <w:rsid w:val="00FF3AC5"/>
    <w:rsid w:val="00FF4EFA"/>
    <w:rsid w:val="00FF6467"/>
    <w:rsid w:val="00FF6AA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457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76B3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60207"/>
    <w:pPr>
      <w:ind w:left="720"/>
      <w:contextualSpacing/>
    </w:pPr>
  </w:style>
  <w:style w:type="table" w:styleId="TableGrid">
    <w:name w:val="Table Grid"/>
    <w:basedOn w:val="TableNormal"/>
    <w:uiPriority w:val="39"/>
    <w:rsid w:val="003E4F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045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4563"/>
  </w:style>
  <w:style w:type="paragraph" w:styleId="Footer">
    <w:name w:val="footer"/>
    <w:basedOn w:val="Normal"/>
    <w:link w:val="FooterChar"/>
    <w:uiPriority w:val="99"/>
    <w:unhideWhenUsed/>
    <w:rsid w:val="003045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4563"/>
  </w:style>
  <w:style w:type="paragraph" w:styleId="BalloonText">
    <w:name w:val="Balloon Text"/>
    <w:basedOn w:val="Normal"/>
    <w:link w:val="BalloonTextChar"/>
    <w:uiPriority w:val="99"/>
    <w:semiHidden/>
    <w:unhideWhenUsed/>
    <w:rsid w:val="006070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707D"/>
    <w:rPr>
      <w:rFonts w:ascii="Tahoma" w:hAnsi="Tahoma" w:cs="Tahoma"/>
      <w:sz w:val="16"/>
      <w:szCs w:val="16"/>
    </w:rPr>
  </w:style>
  <w:style w:type="paragraph" w:customStyle="1" w:styleId="AfterPara">
    <w:name w:val="AfterPara"/>
    <w:basedOn w:val="Normal"/>
    <w:link w:val="AfterParaChar"/>
    <w:qFormat/>
    <w:rsid w:val="0062513F"/>
    <w:pPr>
      <w:spacing w:line="480" w:lineRule="auto"/>
      <w:ind w:left="360" w:firstLine="360"/>
      <w:jc w:val="both"/>
    </w:pPr>
    <w:rPr>
      <w:rFonts w:ascii="Times New Roman" w:hAnsi="Times New Roman" w:cs="Times New Roman"/>
      <w:sz w:val="24"/>
    </w:rPr>
  </w:style>
  <w:style w:type="paragraph" w:styleId="NoSpacing">
    <w:name w:val="No Spacing"/>
    <w:uiPriority w:val="1"/>
    <w:qFormat/>
    <w:rsid w:val="00B258CD"/>
    <w:pPr>
      <w:spacing w:after="0" w:line="240" w:lineRule="auto"/>
    </w:pPr>
  </w:style>
  <w:style w:type="character" w:customStyle="1" w:styleId="AfterParaChar">
    <w:name w:val="AfterPara Char"/>
    <w:basedOn w:val="DefaultParagraphFont"/>
    <w:link w:val="AfterPara"/>
    <w:rsid w:val="0062513F"/>
    <w:rPr>
      <w:rFonts w:ascii="Times New Roman" w:hAnsi="Times New Roman" w:cs="Times New Roman"/>
      <w:sz w:val="24"/>
    </w:rPr>
  </w:style>
</w:styles>
</file>

<file path=word/webSettings.xml><?xml version="1.0" encoding="utf-8"?>
<w:webSettings xmlns:r="http://schemas.openxmlformats.org/officeDocument/2006/relationships" xmlns:w="http://schemas.openxmlformats.org/wordprocessingml/2006/main">
  <w:divs>
    <w:div w:id="92941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C13347-BB95-4E6D-8B70-F3EB6F34A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8</TotalTime>
  <Pages>9</Pages>
  <Words>2609</Words>
  <Characters>14876</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f</dc:creator>
  <cp:lastModifiedBy>dff</cp:lastModifiedBy>
  <cp:revision>961</cp:revision>
  <dcterms:created xsi:type="dcterms:W3CDTF">2016-07-24T07:17:00Z</dcterms:created>
  <dcterms:modified xsi:type="dcterms:W3CDTF">2017-03-11T09:27:00Z</dcterms:modified>
</cp:coreProperties>
</file>